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4F9540A"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A2102A">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A2102A">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A2102A">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A2102A">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A2102A">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A2102A">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1F77BCB"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A2102A">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A2102A">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A2102A">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2A7953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A2102A">
        <w:rPr>
          <w:b/>
          <w:bCs/>
        </w:rPr>
        <w:t xml:space="preserve">Error! Reference source not </w:t>
      </w:r>
      <w:proofErr w:type="spellStart"/>
      <w:r w:rsidR="00A2102A">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A2102A">
        <w:rPr>
          <w:b/>
          <w:bCs/>
        </w:rPr>
        <w:t xml:space="preserve">Error! Reference source not </w:t>
      </w:r>
      <w:proofErr w:type="spellStart"/>
      <w:r w:rsidR="00A2102A">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t>
      </w:r>
      <w:r>
        <w:lastRenderedPageBreak/>
        <w:t xml:space="preserve">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A2102A">
        <w:rPr>
          <w:b/>
          <w:bCs/>
        </w:rPr>
        <w:t xml:space="preserve">Error! Reference source not </w:t>
      </w:r>
      <w:proofErr w:type="spellStart"/>
      <w:r w:rsidR="00A2102A">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22034636" w:rsidR="00034D08" w:rsidRDefault="00034D08" w:rsidP="006A6C1C">
      <w:pPr>
        <w:pStyle w:val="Caption"/>
        <w:keepNext/>
        <w:rPr>
          <w:noProof/>
        </w:rPr>
      </w:pPr>
      <w:r>
        <w:t xml:space="preserve">Figure </w:t>
      </w:r>
      <w:fldSimple w:instr=" SEQ Figure \* ARABIC ">
        <w:r w:rsidR="00A2102A">
          <w:rPr>
            <w:noProof/>
          </w:rPr>
          <w:t>1</w:t>
        </w:r>
      </w:fldSimple>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lastRenderedPageBreak/>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5D73C428"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lastRenderedPageBreak/>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A2102A">
        <w:t xml:space="preserve">Table </w:t>
      </w:r>
      <w:r w:rsidR="00A2102A">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3CAEE8A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A2102A">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A2102A">
        <w:t xml:space="preserve">Table </w:t>
      </w:r>
      <w:r w:rsidR="00A2102A">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3B80756B" w:rsidR="009F16B5" w:rsidRDefault="009F16B5" w:rsidP="009F16B5">
      <w:pPr>
        <w:pStyle w:val="Caption"/>
        <w:keepNext/>
      </w:pPr>
      <w:bookmarkStart w:id="2" w:name="_Ref169916240"/>
      <w:r>
        <w:lastRenderedPageBreak/>
        <w:t xml:space="preserve">Table </w:t>
      </w:r>
      <w:fldSimple w:instr=" SEQ Table \* ARABIC ">
        <w:r w:rsidR="00A2102A">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3DD0B235"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A2102A">
        <w:t xml:space="preserve">Table </w:t>
      </w:r>
      <w:r w:rsidR="00A2102A">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A2102A">
        <w:t xml:space="preserve">Table </w:t>
      </w:r>
      <w:r w:rsidR="00A2102A">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1A47FBE7" w:rsidR="009F16B5" w:rsidRDefault="009F16B5" w:rsidP="0028734C">
      <w:pPr>
        <w:pStyle w:val="Caption"/>
        <w:keepNext/>
      </w:pPr>
      <w:bookmarkStart w:id="3" w:name="_Ref169916258"/>
      <w:r>
        <w:lastRenderedPageBreak/>
        <w:t xml:space="preserve">Table </w:t>
      </w:r>
      <w:fldSimple w:instr=" SEQ Table \* ARABIC ">
        <w:r w:rsidR="00A2102A">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7FA7D9B6"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A2102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20DD8213" w:rsidR="00916B59" w:rsidRDefault="00916B59">
            <w:pPr>
              <w:pStyle w:val="Caption"/>
              <w:keepNext/>
              <w:jc w:val="right"/>
            </w:pPr>
            <w:r>
              <w:t>(</w:t>
            </w:r>
            <w:fldSimple w:instr=" SEQ Equation \* ARABIC ">
              <w:r w:rsidR="00A2102A">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59D9D840" w:rsidR="00916B59" w:rsidRDefault="00916B59">
            <w:pPr>
              <w:pStyle w:val="Caption"/>
              <w:keepNext/>
              <w:jc w:val="right"/>
            </w:pPr>
            <w:r>
              <w:t>(</w:t>
            </w:r>
            <w:fldSimple w:instr=" SEQ Equation \* ARABIC ">
              <w:r w:rsidR="00A2102A">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A9FBC38" w:rsidR="00916B59" w:rsidRDefault="00916B59">
            <w:pPr>
              <w:pStyle w:val="Caption"/>
              <w:keepNext/>
              <w:jc w:val="right"/>
            </w:pPr>
            <w:bookmarkStart w:id="6" w:name="_Ref167361621"/>
            <w:r>
              <w:t>(</w:t>
            </w:r>
            <w:fldSimple w:instr=" SEQ Equation \* ARABIC ">
              <w:r w:rsidR="00A2102A">
                <w:rPr>
                  <w:noProof/>
                </w:rPr>
                <w:t>3</w:t>
              </w:r>
            </w:fldSimple>
            <w:r>
              <w:t>)</w:t>
            </w:r>
            <w:bookmarkEnd w:id="6"/>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212F1979"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A2102A">
        <w:t>(</w:t>
      </w:r>
      <w:r w:rsidR="00A2102A">
        <w:rPr>
          <w:noProof/>
        </w:rPr>
        <w:t>3</w:t>
      </w:r>
      <w:r w:rsidR="00A2102A">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202385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A2102A">
        <w:t xml:space="preserve">Figure </w:t>
      </w:r>
      <w:r w:rsidR="00A2102A">
        <w:rPr>
          <w:noProof/>
        </w:rPr>
        <w:t>2</w:t>
      </w:r>
      <w:r w:rsidR="002A62E7">
        <w:fldChar w:fldCharType="end"/>
      </w:r>
      <w:r w:rsidR="002A62E7">
        <w:t xml:space="preserve"> </w:t>
      </w:r>
      <w:r>
        <w:t>depicts a hypothetical network model of such a market.</w:t>
      </w:r>
    </w:p>
    <w:p w14:paraId="66879F21" w14:textId="26E45598" w:rsidR="009F16B5" w:rsidRDefault="009F16B5" w:rsidP="00601226">
      <w:pPr>
        <w:pStyle w:val="Caption"/>
        <w:keepNext/>
      </w:pPr>
      <w:bookmarkStart w:id="7" w:name="_Ref169916362"/>
      <w:r>
        <w:t xml:space="preserve">Figure </w:t>
      </w:r>
      <w:fldSimple w:instr=" SEQ Figure \* ARABIC ">
        <w:r w:rsidR="00A2102A">
          <w:rPr>
            <w:noProof/>
          </w:rPr>
          <w:t>2</w:t>
        </w:r>
      </w:fldSimple>
      <w:bookmarkEnd w:id="7"/>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AFE3932" w:rsidR="00916B59" w:rsidRDefault="00916B59">
            <w:pPr>
              <w:pStyle w:val="Caption"/>
              <w:keepNext/>
              <w:jc w:val="right"/>
            </w:pPr>
            <w:r>
              <w:t>(</w:t>
            </w:r>
            <w:fldSimple w:instr=" SEQ Equation \* ARABIC ">
              <w:r w:rsidR="00A2102A">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E0AC40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A2102A">
        <w:t xml:space="preserve">Figure </w:t>
      </w:r>
      <w:r w:rsidR="00A2102A">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A9D66A6" w:rsidR="009F16B5" w:rsidRDefault="009F16B5" w:rsidP="00601226">
      <w:pPr>
        <w:pStyle w:val="Caption"/>
        <w:keepNext/>
      </w:pPr>
      <w:bookmarkStart w:id="8" w:name="_Ref169916763"/>
      <w:r>
        <w:lastRenderedPageBreak/>
        <w:t xml:space="preserve">Figure </w:t>
      </w:r>
      <w:fldSimple w:instr=" SEQ Figure \* ARABIC ">
        <w:r w:rsidR="00A2102A">
          <w:rPr>
            <w:noProof/>
          </w:rPr>
          <w:t>3</w:t>
        </w:r>
      </w:fldSimple>
      <w:bookmarkEnd w:id="8"/>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t>Model of Liquidity (Bid-Ask Spreads)</w:t>
      </w:r>
      <w:bookmarkEnd w:id="9"/>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0"/>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0"/>
      <w:r w:rsidR="00A50363">
        <w:rPr>
          <w:rStyle w:val="CommentReference"/>
        </w:rPr>
        <w:commentReference w:id="10"/>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4D6CCFC5" w:rsidR="00916B59" w:rsidRDefault="00916B59">
            <w:pPr>
              <w:pStyle w:val="Caption"/>
              <w:keepNext/>
              <w:jc w:val="right"/>
            </w:pPr>
            <w:r>
              <w:t>(</w:t>
            </w:r>
            <w:fldSimple w:instr=" SEQ Equation \* ARABIC ">
              <w:r w:rsidR="00A2102A">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C521048" w14:textId="79D078E7" w:rsidR="00916B59" w:rsidRDefault="00916B59">
            <w:pPr>
              <w:pStyle w:val="Caption"/>
              <w:keepNext/>
              <w:jc w:val="right"/>
            </w:pPr>
            <w:r>
              <w:t>(</w:t>
            </w:r>
            <w:fldSimple w:instr=" SEQ Equation \* ARABIC ">
              <w:r w:rsidR="00A2102A">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2C652659" w:rsidR="00916B59" w:rsidRDefault="00916B59">
            <w:pPr>
              <w:pStyle w:val="Caption"/>
              <w:keepNext/>
              <w:jc w:val="right"/>
            </w:pPr>
            <w:r>
              <w:t>(</w:t>
            </w:r>
            <w:fldSimple w:instr=" SEQ Equation \* ARABIC ">
              <w:r w:rsidR="00A2102A">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m:t>
                    </m:r>
                    <m:r>
                      <w:rPr>
                        <w:rFonts w:ascii="Cambria Math" w:hAnsi="Cambria Math"/>
                      </w:rPr>
                      <m:t>,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483918F" w:rsidR="00916B59" w:rsidRDefault="00916B59">
            <w:pPr>
              <w:pStyle w:val="Caption"/>
              <w:keepNext/>
              <w:jc w:val="right"/>
            </w:pPr>
            <w:r>
              <w:t>(</w:t>
            </w:r>
            <w:fldSimple w:instr=" SEQ Equation \* ARABIC ">
              <w:r w:rsidR="00A2102A">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463216B2" w:rsidR="00916B59" w:rsidRDefault="00916B59">
            <w:pPr>
              <w:pStyle w:val="Caption"/>
              <w:keepNext/>
              <w:jc w:val="right"/>
            </w:pPr>
            <w:r>
              <w:t>(</w:t>
            </w:r>
            <w:fldSimple w:instr=" SEQ Equation \* ARABIC ">
              <w:r w:rsidR="00A2102A">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8C8961F" w:rsidR="00916B59" w:rsidRDefault="00916B59">
            <w:pPr>
              <w:pStyle w:val="Caption"/>
              <w:keepNext/>
              <w:jc w:val="right"/>
            </w:pPr>
            <w:r>
              <w:t>(</w:t>
            </w:r>
            <w:fldSimple w:instr=" SEQ Equation \* ARABIC ">
              <w:r w:rsidR="00A2102A">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5E896F4D" w:rsidR="00916B59" w:rsidRDefault="00916B59">
            <w:pPr>
              <w:pStyle w:val="Caption"/>
              <w:keepNext/>
              <w:jc w:val="right"/>
            </w:pPr>
            <w:r>
              <w:t>(</w:t>
            </w:r>
            <w:fldSimple w:instr=" SEQ Equation \* ARABIC ">
              <w:r w:rsidR="00A2102A">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204EAAD8" w:rsidR="00916B59" w:rsidRDefault="00916B59">
            <w:pPr>
              <w:pStyle w:val="Caption"/>
              <w:keepNext/>
              <w:jc w:val="right"/>
            </w:pPr>
            <w:r>
              <w:t>(</w:t>
            </w:r>
            <w:fldSimple w:instr=" SEQ Equation \* ARABIC ">
              <w:r w:rsidR="00A2102A">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1CF4478" w:rsidR="00916B59" w:rsidRDefault="00916B59">
            <w:pPr>
              <w:pStyle w:val="Caption"/>
              <w:keepNext/>
              <w:jc w:val="right"/>
            </w:pPr>
            <w:r>
              <w:t>(</w:t>
            </w:r>
            <w:fldSimple w:instr=" SEQ Equation \* ARABIC ">
              <w:r w:rsidR="00A2102A">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7EF69508" w:rsidR="00916B59" w:rsidRDefault="00916B59">
            <w:pPr>
              <w:pStyle w:val="Caption"/>
              <w:keepNext/>
              <w:jc w:val="right"/>
            </w:pPr>
            <w:bookmarkStart w:id="11" w:name="_Ref167364187"/>
            <w:r>
              <w:t>(</w:t>
            </w:r>
            <w:fldSimple w:instr=" SEQ Equation \* ARABIC ">
              <w:r w:rsidR="00A2102A">
                <w:rPr>
                  <w:noProof/>
                </w:rPr>
                <w:t>14</w:t>
              </w:r>
            </w:fldSimple>
            <w:r>
              <w:t>)</w:t>
            </w:r>
            <w:bookmarkEnd w:id="11"/>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5437CB39" w:rsidR="00916B59" w:rsidRDefault="00916B59">
            <w:pPr>
              <w:pStyle w:val="Caption"/>
              <w:keepNext/>
              <w:jc w:val="right"/>
            </w:pPr>
            <w:r>
              <w:t>(</w:t>
            </w:r>
            <w:fldSimple w:instr=" SEQ Equation \* ARABIC ">
              <w:r w:rsidR="00A2102A">
                <w:rPr>
                  <w:noProof/>
                </w:rPr>
                <w:t>15</w:t>
              </w:r>
            </w:fldSimple>
            <w:r>
              <w:t>)</w:t>
            </w:r>
          </w:p>
        </w:tc>
      </w:tr>
    </w:tbl>
    <w:p w14:paraId="1746F076" w14:textId="25CF7718"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A2102A">
        <w:t>(</w:t>
      </w:r>
      <w:r w:rsidR="00A2102A">
        <w:rPr>
          <w:noProof/>
        </w:rPr>
        <w:t>14</w:t>
      </w:r>
      <w:r w:rsidR="00A2102A">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2"/>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w:lastRenderedPageBreak/>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proofErr w:type="spellStart"/>
      <w:r w:rsidR="00950EFE">
        <w:rPr>
          <w:rFonts w:eastAsiaTheme="minorEastAsia"/>
        </w:rPr>
        <w:t>ir</w:t>
      </w:r>
      <w:proofErr w:type="spellEnd"/>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00000"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lastRenderedPageBreak/>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00000"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2"/>
      <w:r w:rsidR="00FD2267">
        <w:rPr>
          <w:rStyle w:val="CommentReference"/>
        </w:rPr>
        <w:commentReference w:id="12"/>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m:t>
                            </m:r>
                            <m:r>
                              <w:rPr>
                                <w:rFonts w:ascii="Cambria Math" w:hAnsi="Cambria Math"/>
                              </w:rPr>
                              <m:t>+</m:t>
                            </m:r>
                            <m:r>
                              <w:rPr>
                                <w:rFonts w:ascii="Cambria Math" w:hAnsi="Cambria Math"/>
                              </w:rPr>
                              <m:t>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167B05D" w14:textId="64A8ED3D" w:rsidR="00916B59" w:rsidRDefault="00916B59">
            <w:pPr>
              <w:pStyle w:val="Caption"/>
              <w:keepNext/>
              <w:jc w:val="right"/>
            </w:pPr>
            <w:r>
              <w:t>(</w:t>
            </w:r>
            <w:fldSimple w:instr=" SEQ Equation \* ARABIC ">
              <w:r w:rsidR="00A2102A">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r>
                  <w:rPr>
                    <w:rFonts w:ascii="Cambria Math" w:eastAsiaTheme="minorEastAsia" w:hAnsi="Cambria Math"/>
                  </w:rPr>
                  <m:t>1</m:t>
                </m:r>
              </m:oMath>
            </m:oMathPara>
          </w:p>
        </w:tc>
        <w:tc>
          <w:tcPr>
            <w:tcW w:w="350" w:type="pct"/>
          </w:tcPr>
          <w:p w14:paraId="0FECD4DF" w14:textId="28A3964F" w:rsidR="00916B59" w:rsidRDefault="00916B59">
            <w:pPr>
              <w:pStyle w:val="Caption"/>
              <w:keepNext/>
              <w:jc w:val="right"/>
            </w:pPr>
            <w:r>
              <w:t>(</w:t>
            </w:r>
            <w:fldSimple w:instr=" SEQ Equation \* ARABIC ">
              <w:r w:rsidR="00A2102A">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BA8BB7C" w:rsidR="00916B59" w:rsidRDefault="00916B59">
            <w:pPr>
              <w:pStyle w:val="Caption"/>
              <w:keepNext/>
              <w:jc w:val="right"/>
            </w:pPr>
            <w:r>
              <w:t>(</w:t>
            </w:r>
            <w:fldSimple w:instr=" SEQ Equation \* ARABIC ">
              <w:r w:rsidR="00A2102A">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F10B868" w:rsidR="00916B59" w:rsidRDefault="00916B59">
            <w:pPr>
              <w:pStyle w:val="Caption"/>
              <w:keepNext/>
              <w:jc w:val="right"/>
            </w:pPr>
            <w:r>
              <w:t>(</w:t>
            </w:r>
            <w:fldSimple w:instr=" SEQ Equation \* ARABIC ">
              <w:r w:rsidR="00A2102A">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E1C8A68" w:rsidR="00916B59" w:rsidRDefault="00916B59">
            <w:pPr>
              <w:pStyle w:val="Caption"/>
              <w:keepNext/>
              <w:jc w:val="right"/>
            </w:pPr>
            <w:r>
              <w:t>(</w:t>
            </w:r>
            <w:fldSimple w:instr=" SEQ Equation \* ARABIC ">
              <w:r w:rsidR="00A2102A">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EA15984" w:rsidR="00916B59" w:rsidRDefault="00916B59">
            <w:pPr>
              <w:pStyle w:val="Caption"/>
              <w:keepNext/>
              <w:jc w:val="right"/>
            </w:pPr>
            <w:r>
              <w:t>(</w:t>
            </w:r>
            <w:fldSimple w:instr=" SEQ Equation \* ARABIC ">
              <w:r w:rsidR="00A2102A">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470B7894" w:rsidR="00916B59" w:rsidRDefault="00916B59">
            <w:pPr>
              <w:pStyle w:val="Caption"/>
              <w:keepNext/>
              <w:jc w:val="right"/>
            </w:pPr>
            <w:r>
              <w:t>(</w:t>
            </w:r>
            <w:fldSimple w:instr=" SEQ Equation \* ARABIC ">
              <w:r w:rsidR="00A2102A">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17D9D77" w:rsidR="00916B59" w:rsidRDefault="00916B59">
            <w:pPr>
              <w:pStyle w:val="Caption"/>
              <w:keepNext/>
              <w:jc w:val="right"/>
            </w:pPr>
            <w:r>
              <w:t>(</w:t>
            </w:r>
            <w:fldSimple w:instr=" SEQ Equation \* ARABIC ">
              <w:r w:rsidR="00A2102A">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lastRenderedPageBreak/>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22996F3C" w:rsidR="00916B59" w:rsidRDefault="00916B59">
            <w:pPr>
              <w:pStyle w:val="Caption"/>
              <w:keepNext/>
              <w:jc w:val="right"/>
            </w:pPr>
            <w:r>
              <w:t>(</w:t>
            </w:r>
            <w:fldSimple w:instr=" SEQ Equation \* ARABIC ">
              <w:r w:rsidR="00A2102A">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5C0734F3" w:rsidR="00916B59" w:rsidRDefault="00916B59">
            <w:pPr>
              <w:pStyle w:val="Caption"/>
              <w:keepNext/>
              <w:jc w:val="right"/>
            </w:pPr>
            <w:r>
              <w:t>(</w:t>
            </w:r>
            <w:fldSimple w:instr=" SEQ Equation \* ARABIC ">
              <w:r w:rsidR="00A2102A">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02E0E4D6" w:rsidR="00916B59" w:rsidRDefault="00916B59">
            <w:pPr>
              <w:pStyle w:val="Caption"/>
              <w:keepNext/>
              <w:jc w:val="right"/>
            </w:pPr>
            <w:r>
              <w:t>(</w:t>
            </w:r>
            <w:fldSimple w:instr=" SEQ Equation \* ARABIC ">
              <w:r w:rsidR="00A2102A">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66B596CC" w:rsidR="00916B59" w:rsidRDefault="00916B59">
            <w:pPr>
              <w:pStyle w:val="Caption"/>
              <w:keepNext/>
              <w:jc w:val="right"/>
            </w:pPr>
            <w:r>
              <w:t>(</w:t>
            </w:r>
            <w:fldSimple w:instr=" SEQ Equation \* ARABIC ">
              <w:r w:rsidR="00A2102A">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49AF5BB5" w:rsidR="00916B59" w:rsidRDefault="00916B59">
            <w:pPr>
              <w:pStyle w:val="Caption"/>
              <w:keepNext/>
              <w:jc w:val="right"/>
            </w:pPr>
            <w:r>
              <w:t>(</w:t>
            </w:r>
            <w:fldSimple w:instr=" SEQ Equation \* ARABIC ">
              <w:r w:rsidR="00A2102A">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proofErr w:type="spellStart"/>
      <w:r w:rsidRPr="00E45497">
        <w:rPr>
          <w:vertAlign w:val="superscript"/>
        </w:rPr>
        <w:t>rd</w:t>
      </w:r>
      <w:proofErr w:type="spellEnd"/>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 w:name="_Ref169916041"/>
      <w:r>
        <w:t>Identification Strategy</w:t>
      </w:r>
      <w:bookmarkEnd w:id="13"/>
    </w:p>
    <w:p w14:paraId="77B1FAB3" w14:textId="2532FCE3" w:rsidR="008F335A" w:rsidRDefault="008F335A" w:rsidP="008F335A">
      <w:commentRangeStart w:id="14"/>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lastRenderedPageBreak/>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4"/>
      <w:r w:rsidR="00A50363">
        <w:rPr>
          <w:rStyle w:val="CommentReference"/>
        </w:rPr>
        <w:commentReference w:id="14"/>
      </w:r>
    </w:p>
    <w:p w14:paraId="6482980E" w14:textId="079AB0CC" w:rsidR="00E162B2" w:rsidRPr="00E162B2" w:rsidRDefault="00E162B2" w:rsidP="00076D05">
      <w:pPr>
        <w:pStyle w:val="Heading2"/>
      </w:pPr>
      <w:r>
        <w:lastRenderedPageBreak/>
        <w:t>Pricing</w:t>
      </w:r>
    </w:p>
    <w:p w14:paraId="095C4E16" w14:textId="1C3A8F61"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A2102A">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604C4433" w:rsidR="00916B59" w:rsidRDefault="00916B59">
            <w:pPr>
              <w:pStyle w:val="Caption"/>
              <w:keepNext/>
              <w:jc w:val="right"/>
            </w:pPr>
            <w:r>
              <w:t>(</w:t>
            </w:r>
            <w:fldSimple w:instr=" SEQ Equation \* ARABIC ">
              <w:r w:rsidR="00A2102A">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5"/>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w:t>
      </w:r>
      <w:r>
        <w:lastRenderedPageBreak/>
        <w:t xml:space="preserve">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5"/>
      <w:r w:rsidR="00964440">
        <w:rPr>
          <w:rStyle w:val="CommentReference"/>
        </w:rPr>
        <w:commentReference w:id="15"/>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6"/>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m:t>
          </m:r>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t</m:t>
              </m:r>
              <m:r>
                <w:rPr>
                  <w:rFonts w:ascii="Cambria Math" w:hAnsi="Cambria Math"/>
                  <w:vertAlign w:val="subscript"/>
                </w:rPr>
                <m:t xml:space="preserve"> ×</m:t>
              </m:r>
              <m:r>
                <w:rPr>
                  <w:rFonts w:ascii="Cambria Math" w:hAnsi="Cambria Math"/>
                  <w:vertAlign w:val="subscript"/>
                </w:rPr>
                <m:t>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4367C9E4"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A2102A">
        <w:t xml:space="preserve">Table </w:t>
      </w:r>
      <w:r w:rsidR="00A2102A">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6"/>
      <w:r w:rsidR="00EC36AC">
        <w:rPr>
          <w:rStyle w:val="CommentReference"/>
        </w:rPr>
        <w:commentReference w:id="16"/>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748151A5" w:rsidR="007239CB" w:rsidRDefault="007239CB" w:rsidP="007239CB">
      <w:pPr>
        <w:pStyle w:val="Caption"/>
        <w:keepNext/>
      </w:pPr>
      <w:bookmarkStart w:id="17" w:name="_Ref187170528"/>
      <w:r>
        <w:t xml:space="preserve">Table </w:t>
      </w:r>
      <w:fldSimple w:instr=" SEQ Table \* ARABIC ">
        <w:r w:rsidR="00A2102A">
          <w:rPr>
            <w:noProof/>
          </w:rPr>
          <w:t>3</w:t>
        </w:r>
      </w:fldSimple>
      <w:bookmarkEnd w:id="17"/>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9970E52"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A2102A">
        <w:t xml:space="preserve">Figure </w:t>
      </w:r>
      <w:r w:rsidR="00A2102A">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A7C6717"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A2102A">
        <w:t xml:space="preserve">Table </w:t>
      </w:r>
      <w:r w:rsidR="00A2102A">
        <w:rPr>
          <w:noProof/>
        </w:rPr>
        <w:t>4</w:t>
      </w:r>
      <w:r>
        <w:fldChar w:fldCharType="end"/>
      </w:r>
      <w:r>
        <w:t xml:space="preserve"> shows the results from a placebo difference-in-differences regression. I pick the 20 trading days before the periods studied above (60 trading days in total across three phases). I create a “placebo” difference-in-differences, as if there was a transition to clearing mandate on the 11</w:t>
      </w:r>
      <w:r w:rsidRPr="00EE0253">
        <w:rPr>
          <w:vertAlign w:val="superscript"/>
        </w:rPr>
        <w:t>th</w:t>
      </w:r>
      <w:r>
        <w:t xml:space="preserve"> trading day (i.e. Feb 11, May 13 and Aug 12).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4EC144A0" w:rsidR="00C07EA6" w:rsidRDefault="00C07EA6" w:rsidP="00A94C0E">
      <w:pPr>
        <w:pStyle w:val="Caption"/>
        <w:keepNext/>
      </w:pPr>
      <w:bookmarkStart w:id="18" w:name="_Ref169917013"/>
      <w:r>
        <w:lastRenderedPageBreak/>
        <w:t xml:space="preserve">Figure </w:t>
      </w:r>
      <w:fldSimple w:instr=" SEQ Figure \* ARABIC ">
        <w:r w:rsidR="00A2102A">
          <w:rPr>
            <w:noProof/>
          </w:rPr>
          <w:t>4</w:t>
        </w:r>
      </w:fldSimple>
      <w:bookmarkEnd w:id="1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06AB8ADC" w:rsidR="004079FB" w:rsidRDefault="004079FB" w:rsidP="004079FB">
      <w:pPr>
        <w:pStyle w:val="Caption"/>
        <w:keepNext/>
        <w:jc w:val="left"/>
      </w:pPr>
      <w:bookmarkStart w:id="19" w:name="_Ref170032710"/>
      <w:r>
        <w:lastRenderedPageBreak/>
        <w:t xml:space="preserve">Table </w:t>
      </w:r>
      <w:r>
        <w:fldChar w:fldCharType="begin"/>
      </w:r>
      <w:r>
        <w:instrText xml:space="preserve"> SEQ Table \* ARABIC </w:instrText>
      </w:r>
      <w:r>
        <w:fldChar w:fldCharType="separate"/>
      </w:r>
      <w:r w:rsidR="00A2102A">
        <w:rPr>
          <w:noProof/>
        </w:rPr>
        <w:t>4</w:t>
      </w:r>
      <w:r>
        <w:fldChar w:fldCharType="end"/>
      </w:r>
      <w:bookmarkEnd w:id="19"/>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Specifically, this looks at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s a “placebo” analysis as if the central clearing mandate </w:t>
      </w:r>
      <w:r w:rsidR="00B338A4">
        <w:rPr>
          <w:noProof/>
        </w:rPr>
        <w:t xml:space="preserve">had been implented on the </w:t>
      </w:r>
      <w:r w:rsidR="00057C26">
        <w:rPr>
          <w:noProof/>
        </w:rPr>
        <w:t>the tenth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3D6D5E6C"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A2102A">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222D6E59" w:rsidR="00916B59" w:rsidRDefault="00916B59">
            <w:pPr>
              <w:pStyle w:val="Caption"/>
              <w:keepNext/>
              <w:jc w:val="right"/>
            </w:pPr>
            <w:r>
              <w:t>(</w:t>
            </w:r>
            <w:fldSimple w:instr=" SEQ Equation \* ARABIC ">
              <w:r w:rsidR="00A2102A">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39CA5F37" w:rsidR="00916B59" w:rsidRDefault="00916B59">
            <w:pPr>
              <w:pStyle w:val="Caption"/>
              <w:keepNext/>
              <w:jc w:val="right"/>
            </w:pPr>
            <w:r>
              <w:t>(</w:t>
            </w:r>
            <w:fldSimple w:instr=" SEQ Equation \* ARABIC ">
              <w:r w:rsidR="00A2102A">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9C7EB9E" w:rsidR="00916B59" w:rsidRDefault="00916B59">
            <w:pPr>
              <w:pStyle w:val="Caption"/>
              <w:keepNext/>
              <w:jc w:val="right"/>
            </w:pPr>
            <w:r>
              <w:t>(</w:t>
            </w:r>
            <w:fldSimple w:instr=" SEQ Equation \* ARABIC ">
              <w:r w:rsidR="00A2102A">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m:t>
                    </m:r>
                    <m:r>
                      <w:rPr>
                        <w:rFonts w:ascii="Cambria Math" w:hAnsi="Cambria Math"/>
                      </w:rPr>
                      <m:t>t</m:t>
                    </m:r>
                  </m:sub>
                </m:sSub>
              </m:oMath>
            </m:oMathPara>
          </w:p>
        </w:tc>
        <w:tc>
          <w:tcPr>
            <w:tcW w:w="350" w:type="pct"/>
          </w:tcPr>
          <w:p w14:paraId="10993735" w14:textId="739C6AF0" w:rsidR="00916B59" w:rsidRDefault="00916B59">
            <w:pPr>
              <w:pStyle w:val="Caption"/>
              <w:keepNext/>
              <w:jc w:val="right"/>
            </w:pPr>
            <w:r>
              <w:t>(</w:t>
            </w:r>
            <w:fldSimple w:instr=" SEQ Equation \* ARABIC ">
              <w:r w:rsidR="00A2102A">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FB3BD7F"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A2102A">
        <w:t xml:space="preserve">Figure </w:t>
      </w:r>
      <w:r w:rsidR="00A2102A">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A2102A">
        <w:t xml:space="preserve">Figure </w:t>
      </w:r>
      <w:r w:rsidR="00A2102A">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A2102A">
        <w:t xml:space="preserve">Figure </w:t>
      </w:r>
      <w:r w:rsidR="00A2102A">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21940C14" w:rsidR="00DD00F7" w:rsidRDefault="00DD00F7" w:rsidP="00DD00F7">
      <w:pPr>
        <w:pStyle w:val="Caption"/>
        <w:keepNext/>
        <w:jc w:val="center"/>
      </w:pPr>
      <w:bookmarkStart w:id="20" w:name="_Ref169958555"/>
      <w:r>
        <w:lastRenderedPageBreak/>
        <w:t xml:space="preserve">Figure </w:t>
      </w:r>
      <w:fldSimple w:instr=" SEQ Figure \* ARABIC ">
        <w:r w:rsidR="00A2102A">
          <w:rPr>
            <w:noProof/>
          </w:rPr>
          <w:t>5</w:t>
        </w:r>
      </w:fldSimple>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218A86A">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3701ED55">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5FFAB54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1AA0233F" w:rsidR="006B0CE0" w:rsidRDefault="006B0CE0" w:rsidP="006B0CE0">
      <w:pPr>
        <w:pStyle w:val="Caption"/>
        <w:keepNext/>
        <w:jc w:val="center"/>
      </w:pPr>
      <w:bookmarkStart w:id="21" w:name="_Ref169960502"/>
      <w:r>
        <w:lastRenderedPageBreak/>
        <w:t xml:space="preserve">Figure </w:t>
      </w:r>
      <w:fldSimple w:instr=" SEQ Figure \* ARABIC ">
        <w:r w:rsidR="00A2102A">
          <w:rPr>
            <w:noProof/>
          </w:rPr>
          <w:t>6</w:t>
        </w:r>
      </w:fldSimple>
      <w:bookmarkEnd w:id="21"/>
      <w:r>
        <w:rPr>
          <w:noProof/>
        </w:rPr>
        <w:t xml:space="preserve"> </w:t>
      </w:r>
      <w:commentRangeStart w:id="22"/>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EC20E0">
        <w:rPr>
          <w:rStyle w:val="CommentReference"/>
          <w:i w:val="0"/>
          <w:iCs w:val="0"/>
          <w:color w:val="auto"/>
        </w:rPr>
        <w:commentReference w:id="22"/>
      </w:r>
    </w:p>
    <w:p w14:paraId="2D9E32E3" w14:textId="75C1EBAB" w:rsidR="00EA1936" w:rsidRDefault="00EA1936" w:rsidP="00193119">
      <w:pPr>
        <w:spacing w:line="240" w:lineRule="auto"/>
        <w:ind w:firstLine="0"/>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C8DC960" w:rsidR="000E35F2" w:rsidRDefault="00302D61" w:rsidP="00E92F48">
      <w:pPr>
        <w:pStyle w:val="Caption"/>
        <w:keepNext/>
      </w:pPr>
      <w:bookmarkStart w:id="23" w:name="_Ref169960521"/>
      <w:r>
        <w:lastRenderedPageBreak/>
        <w:t xml:space="preserve">Figure </w:t>
      </w:r>
      <w:fldSimple w:instr=" SEQ Figure \* ARABIC ">
        <w:r w:rsidR="00A2102A">
          <w:rPr>
            <w:noProof/>
          </w:rPr>
          <w:t>7</w:t>
        </w:r>
      </w:fldSimple>
      <w:bookmarkEnd w:id="23"/>
      <w:r>
        <w:rPr>
          <w:noProof/>
        </w:rPr>
        <w:t xml:space="preserve"> </w:t>
      </w:r>
      <w:commentRangeStart w:id="24"/>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4"/>
      <w:r w:rsidR="00EC20E0">
        <w:rPr>
          <w:rStyle w:val="CommentReference"/>
          <w:i w:val="0"/>
          <w:iCs w:val="0"/>
          <w:color w:val="auto"/>
        </w:rPr>
        <w:commentReference w:id="24"/>
      </w:r>
      <w:r w:rsidR="00E92F48">
        <w:rPr>
          <w:noProof/>
        </w:rPr>
        <w:t>.</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77777777" w:rsidR="000E35F2" w:rsidRDefault="000E35F2">
      <w:pPr>
        <w:spacing w:line="240" w:lineRule="auto"/>
        <w:ind w:firstLine="0"/>
        <w:jc w:val="left"/>
      </w:pPr>
    </w:p>
    <w:p w14:paraId="45EEDE35" w14:textId="4EB28AB4" w:rsidR="000E35F2" w:rsidRDefault="00FC7154" w:rsidP="000E35F2">
      <w:pPr>
        <w:spacing w:line="240" w:lineRule="auto"/>
        <w:ind w:firstLine="0"/>
        <w:jc w:val="center"/>
      </w:pPr>
      <w:r>
        <w:rPr>
          <w:noProof/>
          <w14:ligatures w14:val="standardContextual"/>
        </w:rPr>
        <w:drawing>
          <wp:inline distT="0" distB="0" distL="0" distR="0" wp14:anchorId="32800DCF" wp14:editId="3E52E68B">
            <wp:extent cx="5934710" cy="3541395"/>
            <wp:effectExtent l="0" t="0" r="8890" b="1905"/>
            <wp:docPr id="617366282" name="Picture 1" descr="A graph showing different types of stoc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66282" name="Picture 1" descr="A graph showing different types of stock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34710" cy="354139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1</m:t>
                                </m:r>
                              </m:sub>
                            </m:sSub>
                          </m:den>
                        </m:f>
                      </m:e>
                    </m:d>
                  </m:e>
                </m:func>
              </m:oMath>
            </m:oMathPara>
          </w:p>
        </w:tc>
        <w:tc>
          <w:tcPr>
            <w:tcW w:w="350" w:type="pct"/>
          </w:tcPr>
          <w:p w14:paraId="5BDDFD9B" w14:textId="586AA7F9" w:rsidR="00916B59" w:rsidRDefault="00916B59">
            <w:pPr>
              <w:pStyle w:val="Caption"/>
              <w:keepNext/>
              <w:jc w:val="right"/>
            </w:pPr>
            <w:r>
              <w:t>(</w:t>
            </w:r>
            <w:fldSimple w:instr=" SEQ Equation \* ARABIC ">
              <w:r w:rsidR="00A2102A">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0F927EDD" w:rsidR="00916B59" w:rsidRDefault="00916B59">
            <w:pPr>
              <w:pStyle w:val="Caption"/>
              <w:keepNext/>
              <w:jc w:val="right"/>
            </w:pPr>
            <w:r>
              <w:t>(</w:t>
            </w:r>
            <w:fldSimple w:instr=" SEQ Equation \* ARABIC ">
              <w:r w:rsidR="00A2102A">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223B5A1D" w:rsidR="00916B59" w:rsidRDefault="00916B59">
            <w:pPr>
              <w:pStyle w:val="Caption"/>
              <w:keepNext/>
              <w:jc w:val="right"/>
            </w:pPr>
            <w:r>
              <w:t>(</w:t>
            </w:r>
            <w:fldSimple w:instr=" SEQ Equation \* ARABIC ">
              <w:r w:rsidR="00A2102A">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CA20DBB"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A2102A">
        <w:t xml:space="preserve">Figure </w:t>
      </w:r>
      <w:r w:rsidR="00A2102A">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D0CC273" w:rsidR="003D15B5" w:rsidRDefault="003D15B5" w:rsidP="003D15B5">
      <w:pPr>
        <w:pStyle w:val="Caption"/>
        <w:keepNext/>
        <w:jc w:val="center"/>
      </w:pPr>
      <w:bookmarkStart w:id="25" w:name="_Ref170051212"/>
      <w:r>
        <w:lastRenderedPageBreak/>
        <w:t xml:space="preserve">Figure </w:t>
      </w:r>
      <w:fldSimple w:instr=" SEQ Figure \* ARABIC ">
        <w:r w:rsidR="00A2102A">
          <w:rPr>
            <w:noProof/>
          </w:rPr>
          <w:t>8</w:t>
        </w:r>
      </w:fldSimple>
      <w:bookmarkEnd w:id="25"/>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6"/>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6" w:name="_Ref169916057"/>
      <w:r>
        <w:lastRenderedPageBreak/>
        <w:t>Data</w:t>
      </w:r>
      <w:bookmarkEnd w:id="26"/>
    </w:p>
    <w:p w14:paraId="58CF9B57" w14:textId="6910DF84" w:rsidR="00310460" w:rsidRDefault="00916B59" w:rsidP="00916B59">
      <w:commentRangeStart w:id="27"/>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27"/>
      <w:r w:rsidR="007D258F">
        <w:rPr>
          <w:rStyle w:val="CommentReference"/>
        </w:rPr>
        <w:commentReference w:id="27"/>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32AE419F" w:rsidR="00916B59" w:rsidRPr="00655B55" w:rsidRDefault="006E55D8" w:rsidP="00916B59">
      <w:commentRangeStart w:id="28"/>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lastRenderedPageBreak/>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28"/>
      <w:r w:rsidR="0083247D">
        <w:rPr>
          <w:rStyle w:val="CommentReference"/>
        </w:rPr>
        <w:commentReference w:id="28"/>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08C76796" w:rsidR="00916B59" w:rsidRDefault="00667B32" w:rsidP="00916B59">
      <w:r>
        <w:fldChar w:fldCharType="begin"/>
      </w:r>
      <w:r>
        <w:instrText xml:space="preserve"> REF _Ref169917152 \h </w:instrText>
      </w:r>
      <w:r>
        <w:fldChar w:fldCharType="separate"/>
      </w:r>
      <w:r w:rsidR="00A2102A">
        <w:t xml:space="preserve">Table </w:t>
      </w:r>
      <w:r w:rsidR="00A2102A">
        <w:rPr>
          <w:noProof/>
        </w:rPr>
        <w:t>5</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651E30E5" w:rsidR="002126BB" w:rsidRDefault="002126BB" w:rsidP="002126BB">
      <w:pPr>
        <w:pStyle w:val="Caption"/>
        <w:keepNext/>
      </w:pPr>
      <w:bookmarkStart w:id="29" w:name="_Ref169917152"/>
      <w:r>
        <w:lastRenderedPageBreak/>
        <w:t xml:space="preserve">Table </w:t>
      </w:r>
      <w:r>
        <w:fldChar w:fldCharType="begin"/>
      </w:r>
      <w:r>
        <w:instrText xml:space="preserve"> SEQ Table \* ARABIC </w:instrText>
      </w:r>
      <w:r>
        <w:fldChar w:fldCharType="separate"/>
      </w:r>
      <w:r w:rsidR="00A2102A">
        <w:rPr>
          <w:noProof/>
        </w:rPr>
        <w:t>5</w:t>
      </w:r>
      <w:r>
        <w:fldChar w:fldCharType="end"/>
      </w:r>
      <w:bookmarkEnd w:id="29"/>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2EA78A5A" w:rsidR="00916B59" w:rsidRDefault="00916B59" w:rsidP="00916B59">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 which</w:t>
      </w:r>
      <w:r w:rsidRPr="0004387C">
        <w:t xml:space="preserve">. </w:t>
      </w:r>
      <w:r w:rsidR="00667B32">
        <w:fldChar w:fldCharType="begin"/>
      </w:r>
      <w:r w:rsidR="00667B32">
        <w:instrText xml:space="preserve"> REF _Ref169917203 \h </w:instrText>
      </w:r>
      <w:r w:rsidR="00667B32">
        <w:fldChar w:fldCharType="separate"/>
      </w:r>
      <w:r w:rsidR="00A2102A">
        <w:t xml:space="preserve">Table </w:t>
      </w:r>
      <w:r w:rsidR="00A2102A">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408D96CE" w:rsidR="00916B59" w:rsidRDefault="00667B32" w:rsidP="00916B59">
      <w:r>
        <w:fldChar w:fldCharType="begin"/>
      </w:r>
      <w:r>
        <w:instrText xml:space="preserve"> REF _Ref169917219 \h </w:instrText>
      </w:r>
      <w:r>
        <w:fldChar w:fldCharType="separate"/>
      </w:r>
      <w:r w:rsidR="00A2102A">
        <w:t xml:space="preserve">Table </w:t>
      </w:r>
      <w:r w:rsidR="00A2102A">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008507D9">
        <w:t xml:space="preserve"> (this is ~39% of </w:t>
      </w:r>
      <w:r w:rsidR="00603CC8">
        <w:t xml:space="preserve">USD </w:t>
      </w:r>
      <w:r w:rsidR="008507D9">
        <w:t>contracts in phase 1,</w:t>
      </w:r>
      <w:r w:rsidR="00FA56B7">
        <w:t xml:space="preserve"> 22% of </w:t>
      </w:r>
      <w:r w:rsidR="00603CC8">
        <w:t xml:space="preserve">USD </w:t>
      </w:r>
      <w:r w:rsidR="00FA56B7">
        <w:t xml:space="preserve">contracts in phase 2, and </w:t>
      </w:r>
      <w:r w:rsidR="00603CC8">
        <w:t xml:space="preserve">11% of contracts in phase 3; it is also </w:t>
      </w:r>
      <w:r w:rsidR="00422C48">
        <w:t>52% of CAD contracts in phase 1 and 3 and 44% of CAD contracts in phase 2</w:t>
      </w:r>
      <w:r w:rsidR="00603CC8">
        <w:t>)</w:t>
      </w:r>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premium over the fair price. When paying the fixed rate, the dealer is likely to </w:t>
      </w:r>
      <w:r w:rsidR="004838E9">
        <w:t>require</w:t>
      </w:r>
      <w:r>
        <w:t xml:space="preserve"> a discount </w:t>
      </w:r>
      <w:r>
        <w:lastRenderedPageBreak/>
        <w:t>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0AA65E54" w:rsidR="009F16B5" w:rsidRDefault="009F16B5" w:rsidP="009F16B5">
      <w:pPr>
        <w:pStyle w:val="Caption"/>
        <w:keepNext/>
        <w:rPr>
          <w:noProof/>
        </w:rPr>
      </w:pPr>
      <w:bookmarkStart w:id="30" w:name="_Ref169917203"/>
      <w:r>
        <w:lastRenderedPageBreak/>
        <w:t xml:space="preserve">Table </w:t>
      </w:r>
      <w:fldSimple w:instr=" SEQ Table \* ARABIC ">
        <w:r w:rsidR="00A2102A">
          <w:rPr>
            <w:noProof/>
          </w:rPr>
          <w:t>6</w:t>
        </w:r>
      </w:fldSimple>
      <w:bookmarkEnd w:id="30"/>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1091EDA9" w:rsidR="00C83A7E" w:rsidRDefault="00C83A7E" w:rsidP="00C83A7E">
      <w:pPr>
        <w:spacing w:line="240" w:lineRule="auto"/>
        <w:ind w:firstLine="0"/>
        <w:jc w:val="center"/>
      </w:pPr>
      <w:proofErr w:type="gramStart"/>
      <w:r>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A136572" w:rsidR="009F16B5" w:rsidRDefault="009F16B5" w:rsidP="009F16B5">
      <w:pPr>
        <w:pStyle w:val="Caption"/>
        <w:keepNext/>
      </w:pPr>
      <w:bookmarkStart w:id="31" w:name="_Ref169917219"/>
      <w:r>
        <w:lastRenderedPageBreak/>
        <w:t xml:space="preserve">Table </w:t>
      </w:r>
      <w:fldSimple w:instr=" SEQ Table \* ARABIC ">
        <w:r w:rsidR="00A2102A">
          <w:rPr>
            <w:noProof/>
          </w:rPr>
          <w:t>7</w:t>
        </w:r>
      </w:fldSimple>
      <w:bookmarkEnd w:id="31"/>
      <w:r>
        <w:rPr>
          <w:noProof/>
        </w:rPr>
        <w:t xml:space="preserve"> </w:t>
      </w:r>
      <w:r w:rsidR="00C83A7E">
        <w:rPr>
          <w:noProof/>
        </w:rPr>
        <w:t xml:space="preserve">Selected </w:t>
      </w:r>
      <w:r w:rsidR="00C415A8">
        <w:rPr>
          <w:noProof/>
        </w:rPr>
        <w:t>c</w:t>
      </w:r>
      <w:r w:rsidR="00C83A7E">
        <w:rPr>
          <w:noProof/>
        </w:rPr>
        <w:t xml:space="preserve">haractersitics of </w:t>
      </w:r>
      <w:r w:rsidR="005116D2">
        <w:rPr>
          <w:noProof/>
        </w:rPr>
        <w:t>the c</w:t>
      </w:r>
      <w:r w:rsidR="00C83A7E">
        <w:rPr>
          <w:noProof/>
        </w:rPr>
        <w:t xml:space="preserve">ontrol </w:t>
      </w:r>
      <w:r w:rsidR="005116D2">
        <w:rPr>
          <w:noProof/>
        </w:rPr>
        <w:t>v</w:t>
      </w:r>
      <w:r w:rsidR="00C83A7E">
        <w:rPr>
          <w:noProof/>
        </w:rPr>
        <w:t>ariables</w:t>
      </w:r>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16E08273" w14:textId="2557605D"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p>
    <w:p w14:paraId="3E607767" w14:textId="07E92942" w:rsidR="00E162B2" w:rsidRDefault="00E162B2" w:rsidP="00076D05">
      <w:pPr>
        <w:pStyle w:val="Heading1"/>
      </w:pPr>
      <w:bookmarkStart w:id="32" w:name="_Ref169916076"/>
      <w:r>
        <w:t>Results</w:t>
      </w:r>
      <w:bookmarkEnd w:id="32"/>
    </w:p>
    <w:p w14:paraId="4624B044" w14:textId="385C6449" w:rsidR="00565535" w:rsidRPr="00565535" w:rsidRDefault="00565535" w:rsidP="00076D05">
      <w:pPr>
        <w:pStyle w:val="Heading2"/>
      </w:pPr>
      <w:r>
        <w:t>Prices</w:t>
      </w:r>
    </w:p>
    <w:p w14:paraId="7CE97D71" w14:textId="6A53D514"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r w:rsidR="00163864">
        <w:t xml:space="preserve"> Contracts using reference rates other than CDOR or USD LIBOR are excluded in this analysis).</w:t>
      </w:r>
    </w:p>
    <w:p w14:paraId="7EE9C1FE" w14:textId="09CF88CB" w:rsidR="00916B59" w:rsidRDefault="00667B32" w:rsidP="00916B59">
      <w:r>
        <w:fldChar w:fldCharType="begin"/>
      </w:r>
      <w:r>
        <w:instrText xml:space="preserve"> REF _Ref169917265 \h </w:instrText>
      </w:r>
      <w:r>
        <w:fldChar w:fldCharType="separate"/>
      </w:r>
      <w:r w:rsidR="00A2102A">
        <w:t xml:space="preserve">Table </w:t>
      </w:r>
      <w:r w:rsidR="00A2102A">
        <w:rPr>
          <w:noProof/>
        </w:rPr>
        <w:t>8</w:t>
      </w:r>
      <w:r>
        <w:fldChar w:fldCharType="end"/>
      </w:r>
      <w:r>
        <w:t xml:space="preserve"> </w:t>
      </w:r>
      <w:r w:rsidR="00916B59">
        <w:t>lists the DiD results for the swap premium</w:t>
      </w:r>
      <w:r w:rsidR="009358B9">
        <w:t xml:space="preserve"> pooling data from all phases</w:t>
      </w:r>
      <w:r w:rsidR="00916B59">
        <w:t>. Column 1 shows a basic model without any controls for contract characteristics. The clearing mandate causes a ~14 bps rise in premia</w:t>
      </w:r>
      <w:r w:rsidR="00DE0A4C">
        <w:t xml:space="preserve"> across the three phases</w:t>
      </w:r>
      <w:r w:rsidR="00916B59">
        <w:t>.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61EAD79D" w:rsidR="00916B59" w:rsidRDefault="00916B59" w:rsidP="00916B59">
      <w:r>
        <w:t>Using Wednesday as the reference level, I note that there is a 1</w:t>
      </w:r>
      <w:r w:rsidR="00167482">
        <w:t>.0</w:t>
      </w:r>
      <w:r>
        <w:t>-3</w:t>
      </w:r>
      <w:r w:rsidR="00167482">
        <w:t>.0</w:t>
      </w:r>
      <w:r>
        <w:t xml:space="preserve">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t xml:space="preserve"> of the effects are small, ranging from 0.03 to 3 bps.</w:t>
      </w:r>
    </w:p>
    <w:commentRangeStart w:id="33"/>
    <w:p w14:paraId="0C30AB93" w14:textId="4803F38C" w:rsidR="00565535" w:rsidRDefault="00337EDA" w:rsidP="00A712D2">
      <w:r>
        <w:fldChar w:fldCharType="begin"/>
      </w:r>
      <w:r>
        <w:instrText xml:space="preserve"> REF _Ref169917329 \h </w:instrText>
      </w:r>
      <w:r>
        <w:fldChar w:fldCharType="separate"/>
      </w:r>
      <w:r w:rsidR="00A2102A">
        <w:t xml:space="preserve">Table </w:t>
      </w:r>
      <w:r w:rsidR="00A2102A">
        <w:rPr>
          <w:noProof/>
        </w:rPr>
        <w:t>9</w:t>
      </w:r>
      <w:r>
        <w:fldChar w:fldCharType="end"/>
      </w:r>
      <w:r>
        <w:t xml:space="preserve"> </w:t>
      </w:r>
      <w:r w:rsidR="00916B59">
        <w:t xml:space="preserve">shows the result of </w:t>
      </w:r>
      <w:r w:rsidR="00075277">
        <w:t xml:space="preserve">a DiD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as a </w:t>
      </w:r>
      <w:r w:rsidR="00E203C9">
        <w:lastRenderedPageBreak/>
        <w:t>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 associated with an additional </w:t>
      </w:r>
      <w:r w:rsidR="00590C7A">
        <w:t>12% increase in the cleared volume</w:t>
      </w:r>
      <w:r w:rsidR="00916B59">
        <w:t>. In phase 3, a larger set of market participants fell under the mandate</w:t>
      </w:r>
      <w:r w:rsidR="00590C7A">
        <w:t xml:space="preserve"> (although the cleared volume did not change)</w:t>
      </w:r>
      <w:r w:rsidR="00916B59">
        <w:t>, and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33"/>
      <w:r w:rsidR="00A047F1">
        <w:rPr>
          <w:rStyle w:val="CommentReference"/>
        </w:rPr>
        <w:commentReference w:id="33"/>
      </w:r>
    </w:p>
    <w:p w14:paraId="5BEFE85B" w14:textId="2E93B388" w:rsidR="000A0237" w:rsidRDefault="000A0237" w:rsidP="000A0237">
      <w:r>
        <w:fldChar w:fldCharType="begin"/>
      </w:r>
      <w:r>
        <w:instrText xml:space="preserve"> REF _Ref170030812 \h </w:instrText>
      </w:r>
      <w:r>
        <w:fldChar w:fldCharType="separate"/>
      </w:r>
      <w:r w:rsidR="00A2102A">
        <w:t xml:space="preserve">Table </w:t>
      </w:r>
      <w:r w:rsidR="00A2102A">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w:t>
      </w:r>
      <w:r w:rsidR="00F211BF">
        <w:t>Swiss Franc (</w:t>
      </w:r>
      <w:r>
        <w:t>CHF</w:t>
      </w:r>
      <w:r w:rsidR="00F211BF">
        <w:t>)</w:t>
      </w:r>
      <w:r>
        <w:t xml:space="preserve"> denominated contracts, and this serves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B9FA413" w:rsidR="009F16B5" w:rsidRDefault="009F16B5" w:rsidP="009F16B5">
      <w:pPr>
        <w:pStyle w:val="Caption"/>
        <w:keepNext/>
        <w:jc w:val="left"/>
      </w:pPr>
      <w:bookmarkStart w:id="34" w:name="_Ref169917265"/>
      <w:r>
        <w:lastRenderedPageBreak/>
        <w:t xml:space="preserve">Table </w:t>
      </w:r>
      <w:fldSimple w:instr=" SEQ Table \* ARABIC ">
        <w:r w:rsidR="00A2102A">
          <w:rPr>
            <w:noProof/>
          </w:rPr>
          <w:t>8</w:t>
        </w:r>
      </w:fldSimple>
      <w:bookmarkEnd w:id="34"/>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32EAB5DA" w:rsidR="009F16B5" w:rsidRDefault="009F16B5" w:rsidP="00337EDA">
      <w:pPr>
        <w:pStyle w:val="Caption"/>
        <w:rPr>
          <w:noProof/>
        </w:rPr>
      </w:pPr>
      <w:r>
        <w:br w:type="page"/>
      </w:r>
      <w:bookmarkStart w:id="35" w:name="_Ref169917329"/>
      <w:r>
        <w:lastRenderedPageBreak/>
        <w:t xml:space="preserve">Table </w:t>
      </w:r>
      <w:fldSimple w:instr=" SEQ Table \* ARABIC ">
        <w:r w:rsidR="00A2102A">
          <w:rPr>
            <w:noProof/>
          </w:rPr>
          <w:t>9</w:t>
        </w:r>
      </w:fldSimple>
      <w:bookmarkEnd w:id="35"/>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7AE3A3A" w:rsidR="008F3A03" w:rsidRDefault="008F3A03" w:rsidP="008F3A03">
      <w:pPr>
        <w:pStyle w:val="Caption"/>
        <w:keepNext/>
        <w:jc w:val="left"/>
      </w:pPr>
      <w:bookmarkStart w:id="36" w:name="_Ref170030812"/>
      <w:r>
        <w:t xml:space="preserve">Table </w:t>
      </w:r>
      <w:fldSimple w:instr=" SEQ Table \* ARABIC ">
        <w:r w:rsidR="00A2102A">
          <w:rPr>
            <w:noProof/>
          </w:rPr>
          <w:t>10</w:t>
        </w:r>
      </w:fldSimple>
      <w:bookmarkEnd w:id="36"/>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5938652C" w:rsidR="00AF5C18" w:rsidRDefault="00765A98" w:rsidP="00AF5C18">
      <w:r>
        <w:t xml:space="preserve">As noted previously, </w:t>
      </w:r>
      <w:r w:rsidR="00D1247B">
        <w:t xml:space="preserve">liquidity is a broad concept with several measures. I begin by examining the impact </w:t>
      </w:r>
      <w:r w:rsidR="00951EB8">
        <w:t xml:space="preserve">of the central clearing mandate on the relative bid-ask spread prevalent at the end of the trading day. </w:t>
      </w:r>
      <w:r w:rsidR="005C32AB">
        <w:t xml:space="preserve">This could be a proxy for the relative trading cost (at least at the closing). </w:t>
      </w:r>
      <w:r w:rsidR="000E7A31">
        <w:fldChar w:fldCharType="begin"/>
      </w:r>
      <w:r w:rsidR="000E7A31">
        <w:instrText xml:space="preserve"> REF _Ref170051638 \h </w:instrText>
      </w:r>
      <w:r w:rsidR="000E7A31">
        <w:fldChar w:fldCharType="separate"/>
      </w:r>
      <w:r w:rsidR="00A2102A">
        <w:t xml:space="preserve">Table </w:t>
      </w:r>
      <w:r w:rsidR="00A2102A">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A80598">
        <w:t>VIX inde</w:t>
      </w:r>
      <w:r w:rsidR="00F74116">
        <w:t>x and the</w:t>
      </w:r>
      <w:r w:rsidR="009262F1">
        <w:t xml:space="preserve"> TSP 60 VIX</w:t>
      </w:r>
      <w:r w:rsidR="00AF5C18">
        <w:t xml:space="preserve">, which measures the 30-day expected realized variance of the S&amp;P 500 index and its Canadian equivalent </w:t>
      </w:r>
      <w:r w:rsidR="00F74116">
        <w:t>respectively</w:t>
      </w:r>
      <w:r w:rsidR="00AF5C18">
        <w:t>.</w:t>
      </w:r>
      <w:r w:rsidR="00EA3B26">
        <w:t xml:space="preserve"> For equity market returns, I </w:t>
      </w:r>
      <w:r w:rsidR="009262F1">
        <w:t xml:space="preserve">use the returns of the S&amp;P 500 and </w:t>
      </w:r>
      <w:r w:rsidR="002E6BD5">
        <w:t>the S&amp;P/TSX Composite.</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2919B83F" w:rsidR="000E7A31" w:rsidRDefault="000E7A31" w:rsidP="005D2017">
      <w:r>
        <w:fldChar w:fldCharType="begin"/>
      </w:r>
      <w:r>
        <w:instrText xml:space="preserve"> REF _Ref170051781 \h </w:instrText>
      </w:r>
      <w:r>
        <w:fldChar w:fldCharType="separate"/>
      </w:r>
      <w:r w:rsidR="00A2102A">
        <w:t xml:space="preserve">Table </w:t>
      </w:r>
      <w:r w:rsidR="00A2102A">
        <w:rPr>
          <w:noProof/>
        </w:rPr>
        <w:t>12</w:t>
      </w:r>
      <w:r>
        <w:fldChar w:fldCharType="end"/>
      </w:r>
      <w:r>
        <w:t xml:space="preserve"> and </w:t>
      </w:r>
      <w:r>
        <w:fldChar w:fldCharType="begin"/>
      </w:r>
      <w:r>
        <w:instrText xml:space="preserve"> REF _Ref170051786 \h </w:instrText>
      </w:r>
      <w:r>
        <w:fldChar w:fldCharType="separate"/>
      </w:r>
      <w:r w:rsidR="00A2102A">
        <w:t xml:space="preserve">Table </w:t>
      </w:r>
      <w:r w:rsidR="00A2102A">
        <w:rPr>
          <w:noProof/>
        </w:rPr>
        <w:t>13</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w:t>
      </w:r>
      <w:r w:rsidR="00930217">
        <w:lastRenderedPageBreak/>
        <w:t>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4DFEBDCD" w:rsidR="000E7A31" w:rsidRDefault="000E7A31" w:rsidP="00714654">
      <w:pPr>
        <w:pStyle w:val="Caption"/>
        <w:keepNext/>
        <w:jc w:val="center"/>
      </w:pPr>
      <w:bookmarkStart w:id="37" w:name="_Ref170051638"/>
      <w:r>
        <w:lastRenderedPageBreak/>
        <w:t xml:space="preserve">Table </w:t>
      </w:r>
      <w:fldSimple w:instr=" SEQ Table \* ARABIC ">
        <w:r w:rsidR="00A2102A">
          <w:rPr>
            <w:noProof/>
          </w:rPr>
          <w:t>11</w:t>
        </w:r>
      </w:fldSimple>
      <w:bookmarkEnd w:id="37"/>
      <w:r>
        <w:rPr>
          <w:noProof/>
        </w:rPr>
        <w:t xml:space="preserve"> Relative Bid-Ask Spread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pPr>
              <w:jc w:val="center"/>
              <w:rPr>
                <w:rFonts w:eastAsia="Times New Roman"/>
                <w:sz w:val="20"/>
                <w:szCs w:val="20"/>
              </w:rPr>
            </w:pPr>
          </w:p>
        </w:tc>
        <w:tc>
          <w:tcPr>
            <w:tcW w:w="0" w:type="auto"/>
            <w:vAlign w:val="center"/>
            <w:hideMark/>
          </w:tcPr>
          <w:p w14:paraId="6054EBA7" w14:textId="77777777" w:rsidR="00B5286A" w:rsidRDefault="00B5286A">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pPr>
              <w:jc w:val="center"/>
              <w:rPr>
                <w:rFonts w:eastAsia="Times New Roman"/>
                <w:sz w:val="20"/>
                <w:szCs w:val="20"/>
              </w:rPr>
            </w:pPr>
          </w:p>
        </w:tc>
        <w:tc>
          <w:tcPr>
            <w:tcW w:w="0" w:type="auto"/>
            <w:vAlign w:val="center"/>
            <w:hideMark/>
          </w:tcPr>
          <w:p w14:paraId="750B1728" w14:textId="77777777" w:rsidR="00B5286A" w:rsidRDefault="00B5286A">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pPr>
              <w:jc w:val="left"/>
              <w:rPr>
                <w:rFonts w:eastAsia="Times New Roman"/>
              </w:rPr>
            </w:pPr>
            <w:r>
              <w:rPr>
                <w:rFonts w:eastAsia="Times New Roman"/>
              </w:rPr>
              <w:t>Group</w:t>
            </w:r>
          </w:p>
        </w:tc>
        <w:tc>
          <w:tcPr>
            <w:tcW w:w="0" w:type="auto"/>
            <w:vAlign w:val="center"/>
            <w:hideMark/>
          </w:tcPr>
          <w:p w14:paraId="18E1C981" w14:textId="77777777" w:rsidR="00B5286A" w:rsidRDefault="00B5286A">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pPr>
              <w:jc w:val="center"/>
              <w:rPr>
                <w:rFonts w:eastAsia="Times New Roman"/>
              </w:rPr>
            </w:pPr>
          </w:p>
        </w:tc>
        <w:tc>
          <w:tcPr>
            <w:tcW w:w="0" w:type="auto"/>
            <w:vAlign w:val="center"/>
            <w:hideMark/>
          </w:tcPr>
          <w:p w14:paraId="63931614" w14:textId="77777777" w:rsidR="00B5286A" w:rsidRDefault="00B5286A">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pPr>
              <w:jc w:val="center"/>
              <w:rPr>
                <w:rFonts w:eastAsia="Times New Roman"/>
              </w:rPr>
            </w:pPr>
          </w:p>
        </w:tc>
        <w:tc>
          <w:tcPr>
            <w:tcW w:w="0" w:type="auto"/>
            <w:vAlign w:val="center"/>
            <w:hideMark/>
          </w:tcPr>
          <w:p w14:paraId="25BAA37E" w14:textId="77777777" w:rsidR="00B5286A" w:rsidRDefault="00B5286A">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pPr>
              <w:jc w:val="left"/>
              <w:rPr>
                <w:rFonts w:eastAsia="Times New Roman"/>
              </w:rPr>
            </w:pPr>
            <w:r>
              <w:rPr>
                <w:rFonts w:eastAsia="Times New Roman"/>
              </w:rPr>
              <w:t>Period</w:t>
            </w:r>
          </w:p>
        </w:tc>
        <w:tc>
          <w:tcPr>
            <w:tcW w:w="0" w:type="auto"/>
            <w:vAlign w:val="center"/>
            <w:hideMark/>
          </w:tcPr>
          <w:p w14:paraId="585F3902" w14:textId="77777777" w:rsidR="00B5286A" w:rsidRDefault="00B5286A">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pPr>
              <w:jc w:val="center"/>
              <w:rPr>
                <w:rFonts w:eastAsia="Times New Roman"/>
              </w:rPr>
            </w:pPr>
          </w:p>
        </w:tc>
        <w:tc>
          <w:tcPr>
            <w:tcW w:w="0" w:type="auto"/>
            <w:vAlign w:val="center"/>
            <w:hideMark/>
          </w:tcPr>
          <w:p w14:paraId="1BFF9711" w14:textId="77777777" w:rsidR="00B5286A" w:rsidRDefault="00B5286A">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pPr>
              <w:jc w:val="center"/>
              <w:rPr>
                <w:rFonts w:eastAsia="Times New Roman"/>
              </w:rPr>
            </w:pPr>
          </w:p>
        </w:tc>
        <w:tc>
          <w:tcPr>
            <w:tcW w:w="0" w:type="auto"/>
            <w:vAlign w:val="center"/>
            <w:hideMark/>
          </w:tcPr>
          <w:p w14:paraId="75374998" w14:textId="77777777" w:rsidR="00B5286A" w:rsidRDefault="00B5286A">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pPr>
              <w:jc w:val="left"/>
              <w:rPr>
                <w:rFonts w:eastAsia="Times New Roman"/>
              </w:rPr>
            </w:pPr>
            <w:r>
              <w:rPr>
                <w:rFonts w:eastAsia="Times New Roman"/>
              </w:rPr>
              <w:t>Tenor (2Y)</w:t>
            </w:r>
          </w:p>
        </w:tc>
        <w:tc>
          <w:tcPr>
            <w:tcW w:w="0" w:type="auto"/>
            <w:vAlign w:val="center"/>
            <w:hideMark/>
          </w:tcPr>
          <w:p w14:paraId="26DC3397" w14:textId="77777777" w:rsidR="00B5286A" w:rsidRDefault="00B5286A">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pPr>
              <w:jc w:val="center"/>
              <w:rPr>
                <w:rFonts w:eastAsia="Times New Roman"/>
              </w:rPr>
            </w:pPr>
          </w:p>
        </w:tc>
        <w:tc>
          <w:tcPr>
            <w:tcW w:w="0" w:type="auto"/>
            <w:vAlign w:val="center"/>
            <w:hideMark/>
          </w:tcPr>
          <w:p w14:paraId="32828830" w14:textId="77777777" w:rsidR="00B5286A" w:rsidRDefault="00B5286A">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pPr>
              <w:jc w:val="center"/>
              <w:rPr>
                <w:rFonts w:eastAsia="Times New Roman"/>
              </w:rPr>
            </w:pPr>
          </w:p>
        </w:tc>
        <w:tc>
          <w:tcPr>
            <w:tcW w:w="0" w:type="auto"/>
            <w:vAlign w:val="center"/>
            <w:hideMark/>
          </w:tcPr>
          <w:p w14:paraId="2B231C62" w14:textId="77777777" w:rsidR="00B5286A" w:rsidRDefault="00B5286A">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pPr>
              <w:jc w:val="left"/>
              <w:rPr>
                <w:rFonts w:eastAsia="Times New Roman"/>
              </w:rPr>
            </w:pPr>
            <w:r>
              <w:rPr>
                <w:rFonts w:eastAsia="Times New Roman"/>
              </w:rPr>
              <w:t>Tenor (5Y)</w:t>
            </w:r>
          </w:p>
        </w:tc>
        <w:tc>
          <w:tcPr>
            <w:tcW w:w="0" w:type="auto"/>
            <w:vAlign w:val="center"/>
            <w:hideMark/>
          </w:tcPr>
          <w:p w14:paraId="69574360" w14:textId="77777777" w:rsidR="00B5286A" w:rsidRDefault="00B5286A">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pPr>
              <w:jc w:val="center"/>
              <w:rPr>
                <w:rFonts w:eastAsia="Times New Roman"/>
              </w:rPr>
            </w:pPr>
          </w:p>
        </w:tc>
        <w:tc>
          <w:tcPr>
            <w:tcW w:w="0" w:type="auto"/>
            <w:vAlign w:val="center"/>
            <w:hideMark/>
          </w:tcPr>
          <w:p w14:paraId="2491706F" w14:textId="77777777" w:rsidR="00B5286A" w:rsidRDefault="00B5286A">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pPr>
              <w:jc w:val="center"/>
              <w:rPr>
                <w:rFonts w:eastAsia="Times New Roman"/>
              </w:rPr>
            </w:pPr>
          </w:p>
        </w:tc>
        <w:tc>
          <w:tcPr>
            <w:tcW w:w="0" w:type="auto"/>
            <w:vAlign w:val="center"/>
            <w:hideMark/>
          </w:tcPr>
          <w:p w14:paraId="7B1B0415" w14:textId="77777777" w:rsidR="00B5286A" w:rsidRDefault="00B5286A">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pPr>
              <w:jc w:val="center"/>
              <w:rPr>
                <w:rFonts w:eastAsia="Times New Roman"/>
              </w:rPr>
            </w:pPr>
          </w:p>
        </w:tc>
        <w:tc>
          <w:tcPr>
            <w:tcW w:w="0" w:type="auto"/>
            <w:vAlign w:val="center"/>
            <w:hideMark/>
          </w:tcPr>
          <w:p w14:paraId="6BF69F62" w14:textId="77777777" w:rsidR="00B5286A" w:rsidRDefault="00B5286A">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pPr>
              <w:jc w:val="center"/>
              <w:rPr>
                <w:rFonts w:eastAsia="Times New Roman"/>
              </w:rPr>
            </w:pPr>
          </w:p>
        </w:tc>
        <w:tc>
          <w:tcPr>
            <w:tcW w:w="0" w:type="auto"/>
            <w:vAlign w:val="center"/>
            <w:hideMark/>
          </w:tcPr>
          <w:p w14:paraId="4D0818B4" w14:textId="77777777" w:rsidR="00B5286A" w:rsidRDefault="00B5286A">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pPr>
              <w:jc w:val="left"/>
              <w:rPr>
                <w:rFonts w:eastAsia="Times New Roman"/>
              </w:rPr>
            </w:pPr>
            <w:r>
              <w:rPr>
                <w:rFonts w:eastAsia="Times New Roman"/>
              </w:rPr>
              <w:t>Constant</w:t>
            </w:r>
          </w:p>
        </w:tc>
        <w:tc>
          <w:tcPr>
            <w:tcW w:w="0" w:type="auto"/>
            <w:vAlign w:val="center"/>
            <w:hideMark/>
          </w:tcPr>
          <w:p w14:paraId="4FBD62C5" w14:textId="77777777" w:rsidR="00B5286A" w:rsidRDefault="00B5286A">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pPr>
              <w:jc w:val="center"/>
              <w:rPr>
                <w:rFonts w:eastAsia="Times New Roman"/>
              </w:rPr>
            </w:pPr>
          </w:p>
        </w:tc>
        <w:tc>
          <w:tcPr>
            <w:tcW w:w="0" w:type="auto"/>
            <w:vAlign w:val="center"/>
            <w:hideMark/>
          </w:tcPr>
          <w:p w14:paraId="3F3D6660" w14:textId="77777777" w:rsidR="00B5286A" w:rsidRDefault="00B5286A">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pPr>
              <w:jc w:val="center"/>
              <w:rPr>
                <w:rFonts w:eastAsia="Times New Roman"/>
              </w:rPr>
            </w:pPr>
          </w:p>
        </w:tc>
        <w:tc>
          <w:tcPr>
            <w:tcW w:w="0" w:type="auto"/>
            <w:vAlign w:val="center"/>
            <w:hideMark/>
          </w:tcPr>
          <w:p w14:paraId="1B126EB9" w14:textId="77777777" w:rsidR="00B5286A" w:rsidRDefault="00B5286A">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pPr>
              <w:jc w:val="left"/>
              <w:rPr>
                <w:rFonts w:eastAsia="Times New Roman"/>
              </w:rPr>
            </w:pPr>
            <w:r>
              <w:rPr>
                <w:rStyle w:val="Emphasis"/>
              </w:rPr>
              <w:t>Note:</w:t>
            </w:r>
          </w:p>
        </w:tc>
        <w:tc>
          <w:tcPr>
            <w:tcW w:w="0" w:type="auto"/>
            <w:vAlign w:val="center"/>
            <w:hideMark/>
          </w:tcPr>
          <w:p w14:paraId="6D913454" w14:textId="77777777" w:rsidR="00B5286A" w:rsidRDefault="00B5286A">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1093C92" w:rsidR="000E7A31" w:rsidRDefault="000E7A31" w:rsidP="00714654">
      <w:pPr>
        <w:pStyle w:val="Caption"/>
        <w:keepNext/>
        <w:jc w:val="center"/>
      </w:pPr>
      <w:bookmarkStart w:id="38" w:name="_Ref170051781"/>
      <w:r>
        <w:lastRenderedPageBreak/>
        <w:t xml:space="preserve">Table </w:t>
      </w:r>
      <w:fldSimple w:instr=" SEQ Table \* ARABIC ">
        <w:r w:rsidR="00A2102A">
          <w:rPr>
            <w:noProof/>
          </w:rPr>
          <w:t>12</w:t>
        </w:r>
      </w:fldSimple>
      <w:bookmarkEnd w:id="38"/>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pPr>
              <w:jc w:val="center"/>
              <w:rPr>
                <w:rFonts w:eastAsia="Times New Roman"/>
                <w:sz w:val="20"/>
                <w:szCs w:val="20"/>
              </w:rPr>
            </w:pPr>
          </w:p>
        </w:tc>
        <w:tc>
          <w:tcPr>
            <w:tcW w:w="0" w:type="auto"/>
            <w:vAlign w:val="center"/>
            <w:hideMark/>
          </w:tcPr>
          <w:p w14:paraId="46212D09" w14:textId="77777777" w:rsidR="009C0FEC" w:rsidRDefault="009C0FEC">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pPr>
              <w:jc w:val="center"/>
              <w:rPr>
                <w:rFonts w:eastAsia="Times New Roman"/>
                <w:sz w:val="20"/>
                <w:szCs w:val="20"/>
              </w:rPr>
            </w:pPr>
          </w:p>
        </w:tc>
        <w:tc>
          <w:tcPr>
            <w:tcW w:w="0" w:type="auto"/>
            <w:vAlign w:val="center"/>
            <w:hideMark/>
          </w:tcPr>
          <w:p w14:paraId="000316DE" w14:textId="77777777" w:rsidR="009C0FEC" w:rsidRDefault="009C0FEC">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pPr>
              <w:jc w:val="left"/>
              <w:rPr>
                <w:rFonts w:eastAsia="Times New Roman"/>
              </w:rPr>
            </w:pPr>
            <w:r>
              <w:rPr>
                <w:rFonts w:eastAsia="Times New Roman"/>
              </w:rPr>
              <w:t>Group</w:t>
            </w:r>
          </w:p>
        </w:tc>
        <w:tc>
          <w:tcPr>
            <w:tcW w:w="0" w:type="auto"/>
            <w:vAlign w:val="center"/>
            <w:hideMark/>
          </w:tcPr>
          <w:p w14:paraId="588BBC2F" w14:textId="77777777" w:rsidR="009C0FEC" w:rsidRDefault="009C0FEC">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pPr>
              <w:jc w:val="center"/>
              <w:rPr>
                <w:rFonts w:eastAsia="Times New Roman"/>
              </w:rPr>
            </w:pPr>
          </w:p>
        </w:tc>
        <w:tc>
          <w:tcPr>
            <w:tcW w:w="0" w:type="auto"/>
            <w:vAlign w:val="center"/>
            <w:hideMark/>
          </w:tcPr>
          <w:p w14:paraId="35B85CFE" w14:textId="77777777" w:rsidR="009C0FEC" w:rsidRDefault="009C0FEC">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pPr>
              <w:jc w:val="center"/>
              <w:rPr>
                <w:rFonts w:eastAsia="Times New Roman"/>
              </w:rPr>
            </w:pPr>
          </w:p>
        </w:tc>
        <w:tc>
          <w:tcPr>
            <w:tcW w:w="0" w:type="auto"/>
            <w:vAlign w:val="center"/>
            <w:hideMark/>
          </w:tcPr>
          <w:p w14:paraId="3B82B58D" w14:textId="77777777" w:rsidR="009C0FEC" w:rsidRDefault="009C0FEC">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pPr>
              <w:jc w:val="left"/>
              <w:rPr>
                <w:rFonts w:eastAsia="Times New Roman"/>
              </w:rPr>
            </w:pPr>
            <w:r>
              <w:rPr>
                <w:rFonts w:eastAsia="Times New Roman"/>
              </w:rPr>
              <w:t>Period</w:t>
            </w:r>
          </w:p>
        </w:tc>
        <w:tc>
          <w:tcPr>
            <w:tcW w:w="0" w:type="auto"/>
            <w:vAlign w:val="center"/>
            <w:hideMark/>
          </w:tcPr>
          <w:p w14:paraId="042800D0" w14:textId="77777777" w:rsidR="009C0FEC" w:rsidRDefault="009C0FEC">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pPr>
              <w:jc w:val="center"/>
              <w:rPr>
                <w:rFonts w:eastAsia="Times New Roman"/>
              </w:rPr>
            </w:pPr>
          </w:p>
        </w:tc>
        <w:tc>
          <w:tcPr>
            <w:tcW w:w="0" w:type="auto"/>
            <w:vAlign w:val="center"/>
            <w:hideMark/>
          </w:tcPr>
          <w:p w14:paraId="4759A18C" w14:textId="77777777" w:rsidR="009C0FEC" w:rsidRDefault="009C0FEC">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pPr>
              <w:jc w:val="center"/>
              <w:rPr>
                <w:rFonts w:eastAsia="Times New Roman"/>
              </w:rPr>
            </w:pPr>
          </w:p>
        </w:tc>
        <w:tc>
          <w:tcPr>
            <w:tcW w:w="0" w:type="auto"/>
            <w:vAlign w:val="center"/>
            <w:hideMark/>
          </w:tcPr>
          <w:p w14:paraId="2E5C2F84" w14:textId="77777777" w:rsidR="009C0FEC" w:rsidRDefault="009C0FEC">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pPr>
              <w:jc w:val="center"/>
              <w:rPr>
                <w:rFonts w:eastAsia="Times New Roman"/>
              </w:rPr>
            </w:pPr>
          </w:p>
        </w:tc>
        <w:tc>
          <w:tcPr>
            <w:tcW w:w="0" w:type="auto"/>
            <w:vAlign w:val="center"/>
            <w:hideMark/>
          </w:tcPr>
          <w:p w14:paraId="05F7A716" w14:textId="77777777" w:rsidR="009C0FEC" w:rsidRDefault="009C0FEC">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pPr>
              <w:jc w:val="center"/>
              <w:rPr>
                <w:rFonts w:eastAsia="Times New Roman"/>
              </w:rPr>
            </w:pPr>
          </w:p>
        </w:tc>
        <w:tc>
          <w:tcPr>
            <w:tcW w:w="0" w:type="auto"/>
            <w:vAlign w:val="center"/>
            <w:hideMark/>
          </w:tcPr>
          <w:p w14:paraId="3681625B" w14:textId="77777777" w:rsidR="009C0FEC" w:rsidRDefault="009C0FEC">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pPr>
              <w:jc w:val="center"/>
              <w:rPr>
                <w:rFonts w:eastAsia="Times New Roman"/>
              </w:rPr>
            </w:pPr>
          </w:p>
        </w:tc>
        <w:tc>
          <w:tcPr>
            <w:tcW w:w="0" w:type="auto"/>
            <w:vAlign w:val="center"/>
            <w:hideMark/>
          </w:tcPr>
          <w:p w14:paraId="6013C4B7" w14:textId="77777777" w:rsidR="009C0FEC" w:rsidRDefault="009C0FEC">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pPr>
              <w:jc w:val="center"/>
              <w:rPr>
                <w:rFonts w:eastAsia="Times New Roman"/>
              </w:rPr>
            </w:pPr>
          </w:p>
        </w:tc>
        <w:tc>
          <w:tcPr>
            <w:tcW w:w="0" w:type="auto"/>
            <w:vAlign w:val="center"/>
            <w:hideMark/>
          </w:tcPr>
          <w:p w14:paraId="35126704" w14:textId="77777777" w:rsidR="009C0FEC" w:rsidRDefault="009C0FEC">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pPr>
              <w:jc w:val="center"/>
              <w:rPr>
                <w:rFonts w:eastAsia="Times New Roman"/>
              </w:rPr>
            </w:pPr>
          </w:p>
        </w:tc>
        <w:tc>
          <w:tcPr>
            <w:tcW w:w="0" w:type="auto"/>
            <w:vAlign w:val="center"/>
            <w:hideMark/>
          </w:tcPr>
          <w:p w14:paraId="47545179" w14:textId="77777777" w:rsidR="009C0FEC" w:rsidRDefault="009C0FEC">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pPr>
              <w:jc w:val="center"/>
              <w:rPr>
                <w:rFonts w:eastAsia="Times New Roman"/>
              </w:rPr>
            </w:pPr>
          </w:p>
        </w:tc>
        <w:tc>
          <w:tcPr>
            <w:tcW w:w="0" w:type="auto"/>
            <w:vAlign w:val="center"/>
            <w:hideMark/>
          </w:tcPr>
          <w:p w14:paraId="789DB358" w14:textId="77777777" w:rsidR="009C0FEC" w:rsidRDefault="009C0FEC">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pPr>
              <w:jc w:val="center"/>
              <w:rPr>
                <w:rFonts w:eastAsia="Times New Roman"/>
              </w:rPr>
            </w:pPr>
          </w:p>
        </w:tc>
        <w:tc>
          <w:tcPr>
            <w:tcW w:w="0" w:type="auto"/>
            <w:vAlign w:val="center"/>
            <w:hideMark/>
          </w:tcPr>
          <w:p w14:paraId="371228C1" w14:textId="77777777" w:rsidR="009C0FEC" w:rsidRDefault="009C0FEC">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pPr>
              <w:jc w:val="center"/>
              <w:rPr>
                <w:rFonts w:eastAsia="Times New Roman"/>
              </w:rPr>
            </w:pPr>
          </w:p>
        </w:tc>
        <w:tc>
          <w:tcPr>
            <w:tcW w:w="0" w:type="auto"/>
            <w:vAlign w:val="center"/>
            <w:hideMark/>
          </w:tcPr>
          <w:p w14:paraId="4BC80CFD" w14:textId="77777777" w:rsidR="009C0FEC" w:rsidRDefault="009C0FEC">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pPr>
              <w:jc w:val="center"/>
              <w:rPr>
                <w:rFonts w:eastAsia="Times New Roman"/>
              </w:rPr>
            </w:pPr>
          </w:p>
        </w:tc>
        <w:tc>
          <w:tcPr>
            <w:tcW w:w="0" w:type="auto"/>
            <w:vAlign w:val="center"/>
            <w:hideMark/>
          </w:tcPr>
          <w:p w14:paraId="5D25FFD4" w14:textId="77777777" w:rsidR="009C0FEC" w:rsidRDefault="009C0FEC">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pPr>
              <w:jc w:val="center"/>
              <w:rPr>
                <w:rFonts w:eastAsia="Times New Roman"/>
              </w:rPr>
            </w:pPr>
          </w:p>
        </w:tc>
        <w:tc>
          <w:tcPr>
            <w:tcW w:w="0" w:type="auto"/>
            <w:vAlign w:val="center"/>
            <w:hideMark/>
          </w:tcPr>
          <w:p w14:paraId="3C7CA9C9" w14:textId="77777777" w:rsidR="009C0FEC" w:rsidRDefault="009C0FEC">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pPr>
              <w:jc w:val="left"/>
              <w:rPr>
                <w:rFonts w:eastAsia="Times New Roman"/>
              </w:rPr>
            </w:pPr>
            <w:r>
              <w:rPr>
                <w:rFonts w:eastAsia="Times New Roman"/>
              </w:rPr>
              <w:t>Constant</w:t>
            </w:r>
          </w:p>
        </w:tc>
        <w:tc>
          <w:tcPr>
            <w:tcW w:w="0" w:type="auto"/>
            <w:vAlign w:val="center"/>
            <w:hideMark/>
          </w:tcPr>
          <w:p w14:paraId="148D9A54" w14:textId="77777777" w:rsidR="009C0FEC" w:rsidRDefault="009C0FEC">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pPr>
              <w:jc w:val="center"/>
              <w:rPr>
                <w:rFonts w:eastAsia="Times New Roman"/>
              </w:rPr>
            </w:pPr>
          </w:p>
        </w:tc>
        <w:tc>
          <w:tcPr>
            <w:tcW w:w="0" w:type="auto"/>
            <w:vAlign w:val="center"/>
            <w:hideMark/>
          </w:tcPr>
          <w:p w14:paraId="639BF0BF" w14:textId="77777777" w:rsidR="009C0FEC" w:rsidRDefault="009C0FEC">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pPr>
              <w:jc w:val="center"/>
              <w:rPr>
                <w:rFonts w:eastAsia="Times New Roman"/>
              </w:rPr>
            </w:pPr>
          </w:p>
        </w:tc>
        <w:tc>
          <w:tcPr>
            <w:tcW w:w="0" w:type="auto"/>
            <w:vAlign w:val="center"/>
            <w:hideMark/>
          </w:tcPr>
          <w:p w14:paraId="0ACD29A4" w14:textId="77777777" w:rsidR="009C0FEC" w:rsidRDefault="009C0FEC">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pPr>
              <w:jc w:val="left"/>
              <w:rPr>
                <w:rFonts w:eastAsia="Times New Roman"/>
              </w:rPr>
            </w:pPr>
            <w:r>
              <w:rPr>
                <w:rStyle w:val="Emphasis"/>
              </w:rPr>
              <w:t>Note:</w:t>
            </w:r>
          </w:p>
        </w:tc>
        <w:tc>
          <w:tcPr>
            <w:tcW w:w="0" w:type="auto"/>
            <w:vAlign w:val="center"/>
            <w:hideMark/>
          </w:tcPr>
          <w:p w14:paraId="5EBA8DCF"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48DD0F4D" w:rsidR="000E7A31" w:rsidRDefault="000E7A31" w:rsidP="00714654">
      <w:pPr>
        <w:pStyle w:val="Caption"/>
        <w:keepNext/>
        <w:jc w:val="center"/>
      </w:pPr>
      <w:bookmarkStart w:id="39" w:name="_Ref170051786"/>
      <w:r>
        <w:lastRenderedPageBreak/>
        <w:t xml:space="preserve">Table </w:t>
      </w:r>
      <w:fldSimple w:instr=" SEQ Table \* ARABIC ">
        <w:r w:rsidR="00A2102A">
          <w:rPr>
            <w:noProof/>
          </w:rPr>
          <w:t>13</w:t>
        </w:r>
      </w:fldSimple>
      <w:bookmarkEnd w:id="39"/>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pPr>
              <w:jc w:val="center"/>
              <w:rPr>
                <w:rFonts w:eastAsia="Times New Roman"/>
                <w:sz w:val="20"/>
                <w:szCs w:val="20"/>
              </w:rPr>
            </w:pPr>
          </w:p>
        </w:tc>
        <w:tc>
          <w:tcPr>
            <w:tcW w:w="0" w:type="auto"/>
            <w:vAlign w:val="center"/>
            <w:hideMark/>
          </w:tcPr>
          <w:p w14:paraId="32C43B90" w14:textId="77777777" w:rsidR="009C0FEC" w:rsidRDefault="009C0FEC">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pPr>
              <w:jc w:val="center"/>
              <w:rPr>
                <w:rFonts w:eastAsia="Times New Roman"/>
                <w:sz w:val="20"/>
                <w:szCs w:val="20"/>
              </w:rPr>
            </w:pPr>
          </w:p>
        </w:tc>
        <w:tc>
          <w:tcPr>
            <w:tcW w:w="0" w:type="auto"/>
            <w:vAlign w:val="center"/>
            <w:hideMark/>
          </w:tcPr>
          <w:p w14:paraId="653F0532" w14:textId="68104072" w:rsidR="009C0FEC" w:rsidRDefault="009C0FEC">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pPr>
              <w:jc w:val="left"/>
              <w:rPr>
                <w:rFonts w:eastAsia="Times New Roman"/>
              </w:rPr>
            </w:pPr>
            <w:r>
              <w:rPr>
                <w:rFonts w:eastAsia="Times New Roman"/>
              </w:rPr>
              <w:t>Group</w:t>
            </w:r>
          </w:p>
        </w:tc>
        <w:tc>
          <w:tcPr>
            <w:tcW w:w="0" w:type="auto"/>
            <w:vAlign w:val="center"/>
            <w:hideMark/>
          </w:tcPr>
          <w:p w14:paraId="609C1794" w14:textId="77777777" w:rsidR="009C0FEC" w:rsidRDefault="009C0FEC">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pPr>
              <w:jc w:val="center"/>
              <w:rPr>
                <w:rFonts w:eastAsia="Times New Roman"/>
              </w:rPr>
            </w:pPr>
          </w:p>
        </w:tc>
        <w:tc>
          <w:tcPr>
            <w:tcW w:w="0" w:type="auto"/>
            <w:vAlign w:val="center"/>
            <w:hideMark/>
          </w:tcPr>
          <w:p w14:paraId="745F449C" w14:textId="77777777" w:rsidR="009C0FEC" w:rsidRDefault="009C0FEC">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pPr>
              <w:jc w:val="center"/>
              <w:rPr>
                <w:rFonts w:eastAsia="Times New Roman"/>
              </w:rPr>
            </w:pPr>
          </w:p>
        </w:tc>
        <w:tc>
          <w:tcPr>
            <w:tcW w:w="0" w:type="auto"/>
            <w:vAlign w:val="center"/>
            <w:hideMark/>
          </w:tcPr>
          <w:p w14:paraId="43D43E9D" w14:textId="77777777" w:rsidR="009C0FEC" w:rsidRDefault="009C0FEC">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pPr>
              <w:jc w:val="left"/>
              <w:rPr>
                <w:rFonts w:eastAsia="Times New Roman"/>
              </w:rPr>
            </w:pPr>
            <w:r>
              <w:rPr>
                <w:rFonts w:eastAsia="Times New Roman"/>
              </w:rPr>
              <w:t>Period</w:t>
            </w:r>
          </w:p>
        </w:tc>
        <w:tc>
          <w:tcPr>
            <w:tcW w:w="0" w:type="auto"/>
            <w:vAlign w:val="center"/>
            <w:hideMark/>
          </w:tcPr>
          <w:p w14:paraId="597B2BB9" w14:textId="77777777" w:rsidR="009C0FEC" w:rsidRDefault="009C0FEC">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pPr>
              <w:jc w:val="center"/>
              <w:rPr>
                <w:rFonts w:eastAsia="Times New Roman"/>
              </w:rPr>
            </w:pPr>
          </w:p>
        </w:tc>
        <w:tc>
          <w:tcPr>
            <w:tcW w:w="0" w:type="auto"/>
            <w:vAlign w:val="center"/>
            <w:hideMark/>
          </w:tcPr>
          <w:p w14:paraId="6B09AC19" w14:textId="77777777" w:rsidR="009C0FEC" w:rsidRDefault="009C0FEC">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pPr>
              <w:jc w:val="center"/>
              <w:rPr>
                <w:rFonts w:eastAsia="Times New Roman"/>
              </w:rPr>
            </w:pPr>
          </w:p>
        </w:tc>
        <w:tc>
          <w:tcPr>
            <w:tcW w:w="0" w:type="auto"/>
            <w:vAlign w:val="center"/>
            <w:hideMark/>
          </w:tcPr>
          <w:p w14:paraId="5C220811" w14:textId="77777777" w:rsidR="009C0FEC" w:rsidRDefault="009C0FEC">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pPr>
              <w:jc w:val="center"/>
              <w:rPr>
                <w:rFonts w:eastAsia="Times New Roman"/>
              </w:rPr>
            </w:pPr>
          </w:p>
        </w:tc>
        <w:tc>
          <w:tcPr>
            <w:tcW w:w="0" w:type="auto"/>
            <w:vAlign w:val="center"/>
            <w:hideMark/>
          </w:tcPr>
          <w:p w14:paraId="453A1E79" w14:textId="77777777" w:rsidR="009C0FEC" w:rsidRDefault="009C0FEC">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pPr>
              <w:jc w:val="center"/>
              <w:rPr>
                <w:rFonts w:eastAsia="Times New Roman"/>
              </w:rPr>
            </w:pPr>
          </w:p>
        </w:tc>
        <w:tc>
          <w:tcPr>
            <w:tcW w:w="0" w:type="auto"/>
            <w:vAlign w:val="center"/>
            <w:hideMark/>
          </w:tcPr>
          <w:p w14:paraId="4D7E3326" w14:textId="77777777" w:rsidR="009C0FEC" w:rsidRDefault="009C0FEC">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pPr>
              <w:jc w:val="center"/>
              <w:rPr>
                <w:rFonts w:eastAsia="Times New Roman"/>
              </w:rPr>
            </w:pPr>
          </w:p>
        </w:tc>
        <w:tc>
          <w:tcPr>
            <w:tcW w:w="0" w:type="auto"/>
            <w:vAlign w:val="center"/>
            <w:hideMark/>
          </w:tcPr>
          <w:p w14:paraId="64A90830" w14:textId="77777777" w:rsidR="009C0FEC" w:rsidRDefault="009C0FEC">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pPr>
              <w:jc w:val="center"/>
              <w:rPr>
                <w:rFonts w:eastAsia="Times New Roman"/>
              </w:rPr>
            </w:pPr>
          </w:p>
        </w:tc>
        <w:tc>
          <w:tcPr>
            <w:tcW w:w="0" w:type="auto"/>
            <w:vAlign w:val="center"/>
            <w:hideMark/>
          </w:tcPr>
          <w:p w14:paraId="2D623E0A" w14:textId="77777777" w:rsidR="009C0FEC" w:rsidRDefault="009C0FEC">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pPr>
              <w:jc w:val="center"/>
              <w:rPr>
                <w:rFonts w:eastAsia="Times New Roman"/>
              </w:rPr>
            </w:pPr>
          </w:p>
        </w:tc>
        <w:tc>
          <w:tcPr>
            <w:tcW w:w="0" w:type="auto"/>
            <w:vAlign w:val="center"/>
            <w:hideMark/>
          </w:tcPr>
          <w:p w14:paraId="1B480BB4" w14:textId="77777777" w:rsidR="009C0FEC" w:rsidRDefault="009C0FEC">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pPr>
              <w:jc w:val="center"/>
              <w:rPr>
                <w:rFonts w:eastAsia="Times New Roman"/>
              </w:rPr>
            </w:pPr>
          </w:p>
        </w:tc>
        <w:tc>
          <w:tcPr>
            <w:tcW w:w="0" w:type="auto"/>
            <w:vAlign w:val="center"/>
            <w:hideMark/>
          </w:tcPr>
          <w:p w14:paraId="5D18D187" w14:textId="77777777" w:rsidR="009C0FEC" w:rsidRDefault="009C0FEC">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pPr>
              <w:jc w:val="center"/>
              <w:rPr>
                <w:rFonts w:eastAsia="Times New Roman"/>
              </w:rPr>
            </w:pPr>
          </w:p>
        </w:tc>
        <w:tc>
          <w:tcPr>
            <w:tcW w:w="0" w:type="auto"/>
            <w:vAlign w:val="center"/>
            <w:hideMark/>
          </w:tcPr>
          <w:p w14:paraId="095D73F4" w14:textId="77777777" w:rsidR="009C0FEC" w:rsidRDefault="009C0FEC">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pPr>
              <w:jc w:val="center"/>
              <w:rPr>
                <w:rFonts w:eastAsia="Times New Roman"/>
              </w:rPr>
            </w:pPr>
          </w:p>
        </w:tc>
        <w:tc>
          <w:tcPr>
            <w:tcW w:w="0" w:type="auto"/>
            <w:vAlign w:val="center"/>
            <w:hideMark/>
          </w:tcPr>
          <w:p w14:paraId="3D5654F3" w14:textId="77777777" w:rsidR="009C0FEC" w:rsidRDefault="009C0FEC">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pPr>
              <w:jc w:val="center"/>
              <w:rPr>
                <w:rFonts w:eastAsia="Times New Roman"/>
              </w:rPr>
            </w:pPr>
          </w:p>
        </w:tc>
        <w:tc>
          <w:tcPr>
            <w:tcW w:w="0" w:type="auto"/>
            <w:vAlign w:val="center"/>
            <w:hideMark/>
          </w:tcPr>
          <w:p w14:paraId="3F2AC621" w14:textId="77777777" w:rsidR="009C0FEC" w:rsidRDefault="009C0FEC">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pPr>
              <w:jc w:val="center"/>
              <w:rPr>
                <w:rFonts w:eastAsia="Times New Roman"/>
              </w:rPr>
            </w:pPr>
          </w:p>
        </w:tc>
        <w:tc>
          <w:tcPr>
            <w:tcW w:w="0" w:type="auto"/>
            <w:vAlign w:val="center"/>
            <w:hideMark/>
          </w:tcPr>
          <w:p w14:paraId="7BB749D8" w14:textId="77777777" w:rsidR="009C0FEC" w:rsidRDefault="009C0FEC">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pPr>
              <w:jc w:val="left"/>
              <w:rPr>
                <w:rFonts w:eastAsia="Times New Roman"/>
              </w:rPr>
            </w:pPr>
            <w:r>
              <w:rPr>
                <w:rFonts w:eastAsia="Times New Roman"/>
              </w:rPr>
              <w:t>Constant</w:t>
            </w:r>
          </w:p>
        </w:tc>
        <w:tc>
          <w:tcPr>
            <w:tcW w:w="0" w:type="auto"/>
            <w:vAlign w:val="center"/>
            <w:hideMark/>
          </w:tcPr>
          <w:p w14:paraId="3919674B" w14:textId="77777777" w:rsidR="009C0FEC" w:rsidRDefault="009C0FEC">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pPr>
              <w:jc w:val="center"/>
              <w:rPr>
                <w:rFonts w:eastAsia="Times New Roman"/>
              </w:rPr>
            </w:pPr>
          </w:p>
        </w:tc>
        <w:tc>
          <w:tcPr>
            <w:tcW w:w="0" w:type="auto"/>
            <w:vAlign w:val="center"/>
            <w:hideMark/>
          </w:tcPr>
          <w:p w14:paraId="5D6A3F9D" w14:textId="77777777" w:rsidR="009C0FEC" w:rsidRDefault="009C0FEC">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pPr>
              <w:jc w:val="center"/>
              <w:rPr>
                <w:rFonts w:eastAsia="Times New Roman"/>
              </w:rPr>
            </w:pPr>
          </w:p>
        </w:tc>
        <w:tc>
          <w:tcPr>
            <w:tcW w:w="0" w:type="auto"/>
            <w:vAlign w:val="center"/>
            <w:hideMark/>
          </w:tcPr>
          <w:p w14:paraId="6F09E3F0" w14:textId="77777777" w:rsidR="009C0FEC" w:rsidRDefault="009C0FEC">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pPr>
              <w:jc w:val="left"/>
              <w:rPr>
                <w:rFonts w:eastAsia="Times New Roman"/>
              </w:rPr>
            </w:pPr>
            <w:r>
              <w:rPr>
                <w:rStyle w:val="Emphasis"/>
              </w:rPr>
              <w:t>Note:</w:t>
            </w:r>
          </w:p>
        </w:tc>
        <w:tc>
          <w:tcPr>
            <w:tcW w:w="0" w:type="auto"/>
            <w:vAlign w:val="center"/>
            <w:hideMark/>
          </w:tcPr>
          <w:p w14:paraId="5D985CAC"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13C75DAB" w14:textId="7ADE5E4D" w:rsidR="00D1305E" w:rsidRDefault="00D1305E" w:rsidP="00D1305E">
      <w:pPr>
        <w:pStyle w:val="Heading2"/>
      </w:pPr>
      <w:r>
        <w:lastRenderedPageBreak/>
        <w:t>Price Volatility</w:t>
      </w:r>
    </w:p>
    <w:p w14:paraId="5E7872EF" w14:textId="50F2F5AA" w:rsidR="00AF5C18" w:rsidRDefault="00930217" w:rsidP="00AF5C18">
      <w:r>
        <w:fldChar w:fldCharType="begin"/>
      </w:r>
      <w:r>
        <w:instrText xml:space="preserve"> REF _Ref170052233 \h </w:instrText>
      </w:r>
      <w:r>
        <w:fldChar w:fldCharType="separate"/>
      </w:r>
      <w:r w:rsidR="00A2102A">
        <w:t xml:space="preserve">Table </w:t>
      </w:r>
      <w:r w:rsidR="00A2102A">
        <w:rPr>
          <w:noProof/>
        </w:rPr>
        <w:t>14</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A2102A">
        <w:t xml:space="preserve">Figure </w:t>
      </w:r>
      <w:r w:rsidR="00A2102A">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A2102A">
        <w:t xml:space="preserve">Table </w:t>
      </w:r>
      <w:r w:rsidR="00A2102A">
        <w:rPr>
          <w:noProof/>
        </w:rPr>
        <w:t>15</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6FC7C862" w:rsidR="00930217" w:rsidRDefault="00930217" w:rsidP="00714654">
      <w:pPr>
        <w:pStyle w:val="Caption"/>
        <w:keepNext/>
        <w:jc w:val="center"/>
      </w:pPr>
      <w:bookmarkStart w:id="40" w:name="_Ref170052233"/>
      <w:r>
        <w:lastRenderedPageBreak/>
        <w:t xml:space="preserve">Table </w:t>
      </w:r>
      <w:fldSimple w:instr=" SEQ Table \* ARABIC ">
        <w:r w:rsidR="00A2102A">
          <w:rPr>
            <w:noProof/>
          </w:rPr>
          <w:t>14</w:t>
        </w:r>
      </w:fldSimple>
      <w:bookmarkEnd w:id="40"/>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7"/>
                    <a:stretch>
                      <a:fillRect/>
                    </a:stretch>
                  </pic:blipFill>
                  <pic:spPr>
                    <a:xfrm>
                      <a:off x="0" y="0"/>
                      <a:ext cx="5934710" cy="3956685"/>
                    </a:xfrm>
                    <a:prstGeom prst="rect">
                      <a:avLst/>
                    </a:prstGeom>
                  </pic:spPr>
                </pic:pic>
              </a:graphicData>
            </a:graphic>
          </wp:inline>
        </w:drawing>
      </w:r>
    </w:p>
    <w:p w14:paraId="5AE511CC" w14:textId="30CB982E" w:rsidR="00767205" w:rsidRDefault="00767205" w:rsidP="00767205">
      <w:pPr>
        <w:pStyle w:val="Caption"/>
        <w:jc w:val="left"/>
      </w:pPr>
      <w:bookmarkStart w:id="41" w:name="_Ref178619195"/>
      <w:r>
        <w:t xml:space="preserve">Figure </w:t>
      </w:r>
      <w:fldSimple w:instr=" SEQ Figure \* ARABIC ">
        <w:r w:rsidR="00A2102A">
          <w:rPr>
            <w:noProof/>
          </w:rPr>
          <w:t>9</w:t>
        </w:r>
      </w:fldSimple>
      <w:bookmarkEnd w:id="41"/>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0D6EF5CF" w:rsidR="00767205" w:rsidRDefault="00767205" w:rsidP="00714654">
      <w:pPr>
        <w:pStyle w:val="Caption"/>
        <w:keepNext/>
        <w:jc w:val="center"/>
      </w:pPr>
      <w:bookmarkStart w:id="42" w:name="_Ref178619310"/>
      <w:r>
        <w:t xml:space="preserve">Table </w:t>
      </w:r>
      <w:fldSimple w:instr=" SEQ Table \* ARABIC ">
        <w:r w:rsidR="00A2102A">
          <w:rPr>
            <w:noProof/>
          </w:rPr>
          <w:t>15</w:t>
        </w:r>
      </w:fldSimple>
      <w:bookmarkEnd w:id="42"/>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43" w:name="_Ref169916090"/>
      <w:r>
        <w:t>Conclusion</w:t>
      </w:r>
      <w:bookmarkEnd w:id="43"/>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E05E8C9" w14:textId="77777777" w:rsidR="003C2AB6" w:rsidRPr="003C2AB6" w:rsidRDefault="002A62E7" w:rsidP="003C2AB6">
      <w:pPr>
        <w:pStyle w:val="Bibliography"/>
      </w:pPr>
      <w:r>
        <w:lastRenderedPageBreak/>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w:t>
      </w:r>
      <w:proofErr w:type="spellStart"/>
      <w:r w:rsidRPr="003C2AB6">
        <w:t>Sohel</w:t>
      </w:r>
      <w:proofErr w:type="spellEnd"/>
      <w:r w:rsidRPr="003C2AB6">
        <w:t>, Victor Fang, and Chi-</w:t>
      </w:r>
      <w:proofErr w:type="spellStart"/>
      <w:r w:rsidRPr="003C2AB6">
        <w:t>Hsiou</w:t>
      </w:r>
      <w:proofErr w:type="spellEnd"/>
      <w:r w:rsidRPr="003C2AB6">
        <w:t xml:space="preserve">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 xml:space="preserve">Benos, Evangelos, </w:t>
      </w:r>
      <w:proofErr w:type="spellStart"/>
      <w:r w:rsidRPr="003C2AB6">
        <w:t>Wenqian</w:t>
      </w:r>
      <w:proofErr w:type="spellEnd"/>
      <w:r w:rsidRPr="003C2AB6">
        <w:t xml:space="preserve"> Huang, Albert J. </w:t>
      </w:r>
      <w:proofErr w:type="spellStart"/>
      <w:r w:rsidRPr="003C2AB6">
        <w:t>Menkveld</w:t>
      </w:r>
      <w:proofErr w:type="spellEnd"/>
      <w:r w:rsidRPr="003C2AB6">
        <w:t xml:space="preserve">, and Michalis </w:t>
      </w:r>
      <w:proofErr w:type="spellStart"/>
      <w:r w:rsidRPr="003C2AB6">
        <w:t>Vasios</w:t>
      </w:r>
      <w:proofErr w:type="spellEnd"/>
      <w:r w:rsidRPr="003C2AB6">
        <w:t>.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w:t>
      </w:r>
      <w:proofErr w:type="spellStart"/>
      <w:r w:rsidRPr="003C2AB6">
        <w:t>Vasios</w:t>
      </w:r>
      <w:proofErr w:type="spellEnd"/>
      <w:r w:rsidRPr="003C2AB6">
        <w:t xml:space="preserve">.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t>
      </w:r>
      <w:proofErr w:type="spellStart"/>
      <w:r w:rsidRPr="003C2AB6">
        <w:t>Weidenmier</w:t>
      </w:r>
      <w:proofErr w:type="spellEnd"/>
      <w:r w:rsidRPr="003C2AB6">
        <w:t xml:space="preserve">.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 xml:space="preserve">Boudiaf, Ismael Alexander, </w:t>
      </w:r>
      <w:proofErr w:type="spellStart"/>
      <w:r w:rsidRPr="003C2AB6">
        <w:t>Immo</w:t>
      </w:r>
      <w:proofErr w:type="spellEnd"/>
      <w:r w:rsidRPr="003C2AB6">
        <w:t xml:space="preserve"> Frieden, and Martin </w:t>
      </w:r>
      <w:proofErr w:type="spellStart"/>
      <w:r w:rsidRPr="003C2AB6">
        <w:t>Scheicher</w:t>
      </w:r>
      <w:proofErr w:type="spellEnd"/>
      <w:r w:rsidRPr="003C2AB6">
        <w:t>.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lastRenderedPageBreak/>
        <w:t xml:space="preserve">Duffie, Darrell, and </w:t>
      </w:r>
      <w:proofErr w:type="spellStart"/>
      <w:r w:rsidRPr="003C2AB6">
        <w:t>Haoxiang</w:t>
      </w:r>
      <w:proofErr w:type="spellEnd"/>
      <w:r w:rsidRPr="003C2AB6">
        <w:t xml:space="preserve">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w:t>
      </w:r>
      <w:proofErr w:type="gramStart"/>
      <w:r w:rsidRPr="003C2AB6">
        <w:t>From</w:t>
      </w:r>
      <w:proofErr w:type="gramEnd"/>
      <w:r w:rsidRPr="003C2AB6">
        <w:t xml:space="preserve">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w:t>
      </w:r>
      <w:proofErr w:type="spellStart"/>
      <w:r w:rsidRPr="003C2AB6">
        <w:t>Landier</w:t>
      </w:r>
      <w:proofErr w:type="spellEnd"/>
      <w:r w:rsidRPr="003C2AB6">
        <w:t xml:space="preserve">, and David </w:t>
      </w:r>
      <w:proofErr w:type="spellStart"/>
      <w:r w:rsidRPr="003C2AB6">
        <w:t>Thesmar</w:t>
      </w:r>
      <w:proofErr w:type="spellEnd"/>
      <w:r w:rsidRPr="003C2AB6">
        <w:t xml:space="preserve">.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w:t>
      </w:r>
      <w:proofErr w:type="spellStart"/>
      <w:r w:rsidRPr="003C2AB6">
        <w:t>Ichimura</w:t>
      </w:r>
      <w:proofErr w:type="spellEnd"/>
      <w:r w:rsidRPr="003C2AB6">
        <w:t xml:space="preserve">, and Petra E. Todd. 1997. “Matching </w:t>
      </w:r>
      <w:proofErr w:type="gramStart"/>
      <w:r w:rsidRPr="003C2AB6">
        <w:t>As</w:t>
      </w:r>
      <w:proofErr w:type="gramEnd"/>
      <w:r w:rsidRPr="003C2AB6">
        <w:t xml:space="preserve"> An Econometric Evaluation Estimator: Evidence from Evaluating a Job Training </w:t>
      </w:r>
      <w:proofErr w:type="spellStart"/>
      <w:r w:rsidRPr="003C2AB6">
        <w:t>Programme</w:t>
      </w:r>
      <w:proofErr w:type="spellEnd"/>
      <w:r w:rsidRPr="003C2AB6">
        <w:t xml:space="preserv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w:t>
      </w:r>
      <w:proofErr w:type="spellStart"/>
      <w:r w:rsidRPr="003C2AB6">
        <w:t>Nobuhiro</w:t>
      </w:r>
      <w:proofErr w:type="spellEnd"/>
      <w:r w:rsidRPr="003C2AB6">
        <w:t xml:space="preserve">,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w:t>
      </w:r>
      <w:proofErr w:type="spellStart"/>
      <w:r w:rsidRPr="003C2AB6">
        <w:t>Ravit</w:t>
      </w:r>
      <w:proofErr w:type="spellEnd"/>
      <w:r w:rsidRPr="003C2AB6">
        <w:t xml:space="preserve">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w:t>
      </w:r>
      <w:proofErr w:type="spellStart"/>
      <w:r w:rsidRPr="003C2AB6">
        <w:t>Zhaodong</w:t>
      </w:r>
      <w:proofErr w:type="spellEnd"/>
      <w:r w:rsidRPr="003C2AB6">
        <w:t xml:space="preserve">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proofErr w:type="spellStart"/>
      <w:r w:rsidRPr="003C2AB6">
        <w:t>Skarr</w:t>
      </w:r>
      <w:proofErr w:type="spellEnd"/>
      <w:r w:rsidRPr="003C2AB6">
        <w:t xml:space="preserve">, Doug, and Kristin </w:t>
      </w:r>
      <w:proofErr w:type="spellStart"/>
      <w:r w:rsidRPr="003C2AB6">
        <w:t>Szakaly</w:t>
      </w:r>
      <w:proofErr w:type="spellEnd"/>
      <w:r w:rsidRPr="003C2AB6">
        <w:t>-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lastRenderedPageBreak/>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4" w:name="_Ref181435687"/>
      <w:r>
        <w:lastRenderedPageBreak/>
        <w:t>Contract Characteristics</w:t>
      </w:r>
      <w:bookmarkEnd w:id="44"/>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lastRenderedPageBreak/>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lastRenderedPageBreak/>
        <w:t>Results from unfiltered dataset</w:t>
      </w:r>
    </w:p>
    <w:p w14:paraId="4B603D04" w14:textId="06630741"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rsidR="00A2102A">
        <w:t xml:space="preserve">Table </w:t>
      </w:r>
      <w:r w:rsidR="00A2102A">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rsidR="00A2102A">
        <w:t xml:space="preserve">Table </w:t>
      </w:r>
      <w:r w:rsidR="00A2102A">
        <w:rPr>
          <w:noProof/>
        </w:rPr>
        <w:t>9</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lastRenderedPageBreak/>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xml:space="preserve">. However, if the treatment effect varies with characteristics of the treatment </w:t>
      </w:r>
      <w:r>
        <w:rPr>
          <w:rFonts w:eastAsiaTheme="minorEastAsia"/>
        </w:rPr>
        <w:lastRenderedPageBreak/>
        <w:t>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45"/>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45"/>
      <w:r w:rsidR="00C43B6C">
        <w:rPr>
          <w:rStyle w:val="CommentReference"/>
        </w:rPr>
        <w:commentReference w:id="45"/>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00000"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r>
                <w:rPr>
                  <w:rFonts w:ascii="Cambria Math" w:eastAsiaTheme="minorEastAsia" w:hAnsi="Cambria Math"/>
                </w:rPr>
                <m:t>β</m:t>
              </m:r>
            </m:e>
          </m:d>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rPr>
                    <m:t>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00000"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m:t>
                  </m:r>
                  <m:r>
                    <w:rPr>
                      <w:rFonts w:ascii="Cambria Math" w:hAnsi="Cambria Math"/>
                    </w:rPr>
                    <m:t>,</m:t>
                  </m:r>
                  <m:r>
                    <w:rPr>
                      <w:rFonts w:ascii="Cambria Math" w:hAnsi="Cambria Math"/>
                    </w:rPr>
                    <m:t>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m:t>
                      </m:r>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00000"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r>
                <w:rPr>
                  <w:rFonts w:ascii="Cambria Math" w:hAnsi="Cambria Math"/>
                </w:rPr>
                <m:t>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00000"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r>
                <w:rPr>
                  <w:rFonts w:ascii="Cambria Math" w:hAnsi="Cambria Math"/>
                </w:rPr>
                <m:t>∈</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00000"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m:t>
              </m:r>
              <m:r>
                <w:rPr>
                  <w:rFonts w:ascii="Cambria Math" w:hAnsi="Cambria Math"/>
                </w:rPr>
                <m:t>∈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00000"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m:t>
                  </m:r>
                  <m:r>
                    <w:rPr>
                      <w:rFonts w:ascii="Cambria Math" w:hAnsi="Cambria Math"/>
                    </w:rPr>
                    <m:t>∈(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00000"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00000" w:rsidP="00577085">
      <m:oMathPara>
        <m:oMath>
          <m:sSub>
            <m:sSubPr>
              <m:ctrlPr>
                <w:rPr>
                  <w:rFonts w:ascii="Cambria Math" w:hAnsi="Cambria Math"/>
                  <w:i/>
                </w:rPr>
              </m:ctrlPr>
            </m:sSubPr>
            <m:e>
              <m:r>
                <w:rPr>
                  <w:rFonts w:ascii="Cambria Math" w:hAnsi="Cambria Math"/>
                </w:rPr>
                <m:t>ρ</m:t>
              </m:r>
            </m:e>
            <m:sub>
              <m:r>
                <w:rPr>
                  <w:rFonts w:ascii="Cambria Math" w:hAnsi="Cambria Math"/>
                </w:rPr>
                <m:t>0</m:t>
              </m:r>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lastRenderedPageBreak/>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46"/>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 xml:space="preserve">follow-up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revisit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dataset (readily available in multiple software packages) and </w:t>
      </w:r>
      <w:r w:rsidR="00A17574" w:rsidRPr="00A17574">
        <w:rPr>
          <w:highlight w:val="yellow"/>
        </w:rPr>
        <w:t>what the result should be is known, it would be a good test of how the method performs.</w:t>
      </w:r>
      <w:commentRangeEnd w:id="46"/>
      <w:r w:rsidR="00A17574">
        <w:rPr>
          <w:rStyle w:val="CommentReference"/>
        </w:rPr>
        <w:commentReference w:id="46"/>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2"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4"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5"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6"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24"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27"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28"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33"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45"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 w:id="46"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67C68543" w15:done="0"/>
  <w15:commentEx w15:paraId="0DC4BF3D" w15:done="0"/>
  <w15:commentEx w15:paraId="3C4771FE" w15:done="0"/>
  <w15:commentEx w15:paraId="0DFF3AB3" w15:done="0"/>
  <w15:commentEx w15:paraId="49D2B5B0"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35146DBF" w16cex:dateUtc="2025-01-15T02:24:00Z"/>
  <w16cex:commentExtensible w16cex:durableId="64B70E33"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67C68543" w16cid:durableId="35146DBF"/>
  <w16cid:commentId w16cid:paraId="0DC4BF3D" w16cid:durableId="64B70E33"/>
  <w16cid:commentId w16cid:paraId="3C4771FE" w16cid:durableId="7494F902"/>
  <w16cid:commentId w16cid:paraId="0DFF3AB3" w16cid:durableId="193D55CE"/>
  <w16cid:commentId w16cid:paraId="49D2B5B0" w16cid:durableId="2771DA54"/>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E0D08E" w14:textId="77777777" w:rsidR="00D47BDF" w:rsidRDefault="00D47BDF" w:rsidP="00916B59">
      <w:pPr>
        <w:spacing w:line="240" w:lineRule="auto"/>
      </w:pPr>
      <w:r>
        <w:separator/>
      </w:r>
    </w:p>
  </w:endnote>
  <w:endnote w:type="continuationSeparator" w:id="0">
    <w:p w14:paraId="32A381E4" w14:textId="77777777" w:rsidR="00D47BDF" w:rsidRDefault="00D47BDF" w:rsidP="00916B59">
      <w:pPr>
        <w:spacing w:line="240" w:lineRule="auto"/>
      </w:pPr>
      <w:r>
        <w:continuationSeparator/>
      </w:r>
    </w:p>
  </w:endnote>
  <w:endnote w:type="continuationNotice" w:id="1">
    <w:p w14:paraId="2AE96BE5" w14:textId="77777777" w:rsidR="00D47BDF" w:rsidRDefault="00D47BD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altName w:val="Calibri"/>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973195" w14:textId="77777777" w:rsidR="00D47BDF" w:rsidRDefault="00D47BDF" w:rsidP="00916B59">
      <w:pPr>
        <w:spacing w:line="240" w:lineRule="auto"/>
      </w:pPr>
      <w:r>
        <w:separator/>
      </w:r>
    </w:p>
  </w:footnote>
  <w:footnote w:type="continuationSeparator" w:id="0">
    <w:p w14:paraId="6C028855" w14:textId="77777777" w:rsidR="00D47BDF" w:rsidRDefault="00D47BDF" w:rsidP="00916B59">
      <w:pPr>
        <w:spacing w:line="240" w:lineRule="auto"/>
      </w:pPr>
      <w:r>
        <w:continuationSeparator/>
      </w:r>
    </w:p>
  </w:footnote>
  <w:footnote w:type="continuationNotice" w:id="1">
    <w:p w14:paraId="66DA0B08" w14:textId="77777777" w:rsidR="00D47BDF" w:rsidRDefault="00D47BDF">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22DE8"/>
    <w:rsid w:val="000238D2"/>
    <w:rsid w:val="00034D08"/>
    <w:rsid w:val="000365A0"/>
    <w:rsid w:val="00036F9C"/>
    <w:rsid w:val="000410D0"/>
    <w:rsid w:val="00056BA8"/>
    <w:rsid w:val="00057C26"/>
    <w:rsid w:val="000623F9"/>
    <w:rsid w:val="00062B19"/>
    <w:rsid w:val="0006327F"/>
    <w:rsid w:val="000649B7"/>
    <w:rsid w:val="00073B00"/>
    <w:rsid w:val="00075277"/>
    <w:rsid w:val="00076D05"/>
    <w:rsid w:val="000811B5"/>
    <w:rsid w:val="000817B0"/>
    <w:rsid w:val="000831E5"/>
    <w:rsid w:val="00090999"/>
    <w:rsid w:val="000930EC"/>
    <w:rsid w:val="000A0237"/>
    <w:rsid w:val="000B06C9"/>
    <w:rsid w:val="000B1C59"/>
    <w:rsid w:val="000B62EF"/>
    <w:rsid w:val="000B6559"/>
    <w:rsid w:val="000D4DB9"/>
    <w:rsid w:val="000E35F2"/>
    <w:rsid w:val="000E4B25"/>
    <w:rsid w:val="000E51C7"/>
    <w:rsid w:val="000E7A31"/>
    <w:rsid w:val="000F346B"/>
    <w:rsid w:val="000F4367"/>
    <w:rsid w:val="000F58CF"/>
    <w:rsid w:val="00100DFE"/>
    <w:rsid w:val="0010357F"/>
    <w:rsid w:val="00120494"/>
    <w:rsid w:val="001238DA"/>
    <w:rsid w:val="00127F49"/>
    <w:rsid w:val="001310E6"/>
    <w:rsid w:val="0013380F"/>
    <w:rsid w:val="00136322"/>
    <w:rsid w:val="0013756C"/>
    <w:rsid w:val="00137E30"/>
    <w:rsid w:val="00150B9C"/>
    <w:rsid w:val="001544D7"/>
    <w:rsid w:val="00156A9D"/>
    <w:rsid w:val="00160B28"/>
    <w:rsid w:val="00163864"/>
    <w:rsid w:val="00167482"/>
    <w:rsid w:val="001723E9"/>
    <w:rsid w:val="00172624"/>
    <w:rsid w:val="00176E23"/>
    <w:rsid w:val="00184C80"/>
    <w:rsid w:val="00190A09"/>
    <w:rsid w:val="00193119"/>
    <w:rsid w:val="001A1822"/>
    <w:rsid w:val="001C0500"/>
    <w:rsid w:val="001D15B3"/>
    <w:rsid w:val="001D58AF"/>
    <w:rsid w:val="001E0B34"/>
    <w:rsid w:val="00206CEC"/>
    <w:rsid w:val="002126BB"/>
    <w:rsid w:val="00212D43"/>
    <w:rsid w:val="002155C4"/>
    <w:rsid w:val="00216F42"/>
    <w:rsid w:val="0022132A"/>
    <w:rsid w:val="002365B6"/>
    <w:rsid w:val="002401BF"/>
    <w:rsid w:val="00244123"/>
    <w:rsid w:val="00246DE5"/>
    <w:rsid w:val="00252689"/>
    <w:rsid w:val="00254288"/>
    <w:rsid w:val="00260318"/>
    <w:rsid w:val="002609B0"/>
    <w:rsid w:val="00260ADF"/>
    <w:rsid w:val="00263E05"/>
    <w:rsid w:val="002651C1"/>
    <w:rsid w:val="00267114"/>
    <w:rsid w:val="00273AE0"/>
    <w:rsid w:val="002833CE"/>
    <w:rsid w:val="0028734C"/>
    <w:rsid w:val="00296C48"/>
    <w:rsid w:val="00297A3F"/>
    <w:rsid w:val="002A62E7"/>
    <w:rsid w:val="002B0FB0"/>
    <w:rsid w:val="002C47DB"/>
    <w:rsid w:val="002C4EA4"/>
    <w:rsid w:val="002D2B3D"/>
    <w:rsid w:val="002E6207"/>
    <w:rsid w:val="002E6BD5"/>
    <w:rsid w:val="002E71CF"/>
    <w:rsid w:val="00302D61"/>
    <w:rsid w:val="00310460"/>
    <w:rsid w:val="00312CA8"/>
    <w:rsid w:val="003130C5"/>
    <w:rsid w:val="00322790"/>
    <w:rsid w:val="0032551E"/>
    <w:rsid w:val="00325A94"/>
    <w:rsid w:val="00327919"/>
    <w:rsid w:val="00330AE8"/>
    <w:rsid w:val="00331A1A"/>
    <w:rsid w:val="00337EDA"/>
    <w:rsid w:val="00343B2B"/>
    <w:rsid w:val="00344D98"/>
    <w:rsid w:val="0035643A"/>
    <w:rsid w:val="003639B3"/>
    <w:rsid w:val="00364992"/>
    <w:rsid w:val="00364F63"/>
    <w:rsid w:val="003666CD"/>
    <w:rsid w:val="003677D8"/>
    <w:rsid w:val="00372C08"/>
    <w:rsid w:val="0037511E"/>
    <w:rsid w:val="00386F96"/>
    <w:rsid w:val="00387917"/>
    <w:rsid w:val="0039100D"/>
    <w:rsid w:val="00395A8E"/>
    <w:rsid w:val="00396EDF"/>
    <w:rsid w:val="003B1D0B"/>
    <w:rsid w:val="003B32F2"/>
    <w:rsid w:val="003B527D"/>
    <w:rsid w:val="003C11A8"/>
    <w:rsid w:val="003C2AB6"/>
    <w:rsid w:val="003D0EA5"/>
    <w:rsid w:val="003D15B5"/>
    <w:rsid w:val="003D1958"/>
    <w:rsid w:val="003D6B32"/>
    <w:rsid w:val="003E34E2"/>
    <w:rsid w:val="003E4F9B"/>
    <w:rsid w:val="003E5D9E"/>
    <w:rsid w:val="003F38DD"/>
    <w:rsid w:val="003F4404"/>
    <w:rsid w:val="004014AF"/>
    <w:rsid w:val="004044E0"/>
    <w:rsid w:val="004079FB"/>
    <w:rsid w:val="00413873"/>
    <w:rsid w:val="004142D0"/>
    <w:rsid w:val="00420825"/>
    <w:rsid w:val="00422C48"/>
    <w:rsid w:val="0043272A"/>
    <w:rsid w:val="00444FE6"/>
    <w:rsid w:val="00456EF4"/>
    <w:rsid w:val="004652DE"/>
    <w:rsid w:val="00465CB6"/>
    <w:rsid w:val="00466E19"/>
    <w:rsid w:val="00466EAB"/>
    <w:rsid w:val="0047070D"/>
    <w:rsid w:val="00472EC4"/>
    <w:rsid w:val="00481059"/>
    <w:rsid w:val="00481088"/>
    <w:rsid w:val="00481F09"/>
    <w:rsid w:val="004838E9"/>
    <w:rsid w:val="00485C34"/>
    <w:rsid w:val="004909CE"/>
    <w:rsid w:val="0049516A"/>
    <w:rsid w:val="004C61B8"/>
    <w:rsid w:val="004E4B2E"/>
    <w:rsid w:val="004E5D89"/>
    <w:rsid w:val="004E70B5"/>
    <w:rsid w:val="004F3245"/>
    <w:rsid w:val="004F52DA"/>
    <w:rsid w:val="00505AC1"/>
    <w:rsid w:val="005116D2"/>
    <w:rsid w:val="005172B2"/>
    <w:rsid w:val="00524440"/>
    <w:rsid w:val="00525974"/>
    <w:rsid w:val="00536572"/>
    <w:rsid w:val="00544AA1"/>
    <w:rsid w:val="00561299"/>
    <w:rsid w:val="0056142C"/>
    <w:rsid w:val="00561948"/>
    <w:rsid w:val="00565535"/>
    <w:rsid w:val="00575066"/>
    <w:rsid w:val="00577085"/>
    <w:rsid w:val="00577B93"/>
    <w:rsid w:val="00582349"/>
    <w:rsid w:val="00590C7A"/>
    <w:rsid w:val="005A7F0C"/>
    <w:rsid w:val="005B2CFB"/>
    <w:rsid w:val="005C32AB"/>
    <w:rsid w:val="005C7134"/>
    <w:rsid w:val="005D2017"/>
    <w:rsid w:val="005E6B1A"/>
    <w:rsid w:val="005F1ECB"/>
    <w:rsid w:val="00600ACA"/>
    <w:rsid w:val="00601226"/>
    <w:rsid w:val="00603CC8"/>
    <w:rsid w:val="00606F43"/>
    <w:rsid w:val="00610F5D"/>
    <w:rsid w:val="00612436"/>
    <w:rsid w:val="00613274"/>
    <w:rsid w:val="00613E8E"/>
    <w:rsid w:val="006171DA"/>
    <w:rsid w:val="0062179B"/>
    <w:rsid w:val="006236C0"/>
    <w:rsid w:val="0062393B"/>
    <w:rsid w:val="00630316"/>
    <w:rsid w:val="00631417"/>
    <w:rsid w:val="00632BC9"/>
    <w:rsid w:val="00633477"/>
    <w:rsid w:val="00635CD0"/>
    <w:rsid w:val="0063624E"/>
    <w:rsid w:val="00646DB7"/>
    <w:rsid w:val="006561E8"/>
    <w:rsid w:val="00666456"/>
    <w:rsid w:val="00667B32"/>
    <w:rsid w:val="00670633"/>
    <w:rsid w:val="00677C96"/>
    <w:rsid w:val="00681DD4"/>
    <w:rsid w:val="00690FF0"/>
    <w:rsid w:val="00697CBF"/>
    <w:rsid w:val="006A136B"/>
    <w:rsid w:val="006A2E7C"/>
    <w:rsid w:val="006A6C1C"/>
    <w:rsid w:val="006B0CE0"/>
    <w:rsid w:val="006C70C1"/>
    <w:rsid w:val="006C7A78"/>
    <w:rsid w:val="006D07C7"/>
    <w:rsid w:val="006E0DE8"/>
    <w:rsid w:val="006E16E3"/>
    <w:rsid w:val="006E2801"/>
    <w:rsid w:val="006E55D8"/>
    <w:rsid w:val="006F259D"/>
    <w:rsid w:val="006F4A8C"/>
    <w:rsid w:val="0070106C"/>
    <w:rsid w:val="00711493"/>
    <w:rsid w:val="007115E8"/>
    <w:rsid w:val="007136FE"/>
    <w:rsid w:val="00714654"/>
    <w:rsid w:val="00717712"/>
    <w:rsid w:val="00721654"/>
    <w:rsid w:val="00722B77"/>
    <w:rsid w:val="007239CB"/>
    <w:rsid w:val="00727D7F"/>
    <w:rsid w:val="00741567"/>
    <w:rsid w:val="00746E45"/>
    <w:rsid w:val="00747A7F"/>
    <w:rsid w:val="00765A98"/>
    <w:rsid w:val="00766ED4"/>
    <w:rsid w:val="00767205"/>
    <w:rsid w:val="00771FA8"/>
    <w:rsid w:val="00773D11"/>
    <w:rsid w:val="00775801"/>
    <w:rsid w:val="00776F74"/>
    <w:rsid w:val="00780E79"/>
    <w:rsid w:val="00784B17"/>
    <w:rsid w:val="00787F0C"/>
    <w:rsid w:val="00787F96"/>
    <w:rsid w:val="00792D2D"/>
    <w:rsid w:val="007A22A1"/>
    <w:rsid w:val="007A3315"/>
    <w:rsid w:val="007A3E13"/>
    <w:rsid w:val="007B021F"/>
    <w:rsid w:val="007B5957"/>
    <w:rsid w:val="007C73C5"/>
    <w:rsid w:val="007D258F"/>
    <w:rsid w:val="007D3AE1"/>
    <w:rsid w:val="007D76ED"/>
    <w:rsid w:val="007E0211"/>
    <w:rsid w:val="007E19CB"/>
    <w:rsid w:val="007E1BA7"/>
    <w:rsid w:val="007E2EC2"/>
    <w:rsid w:val="007E43E6"/>
    <w:rsid w:val="007F6602"/>
    <w:rsid w:val="00800953"/>
    <w:rsid w:val="0080536F"/>
    <w:rsid w:val="008067F7"/>
    <w:rsid w:val="00813F24"/>
    <w:rsid w:val="0083247D"/>
    <w:rsid w:val="00832EDF"/>
    <w:rsid w:val="00836A0B"/>
    <w:rsid w:val="00840030"/>
    <w:rsid w:val="00840D4C"/>
    <w:rsid w:val="00841F34"/>
    <w:rsid w:val="008472C0"/>
    <w:rsid w:val="008507D9"/>
    <w:rsid w:val="0085449D"/>
    <w:rsid w:val="008551E2"/>
    <w:rsid w:val="0086424C"/>
    <w:rsid w:val="00864734"/>
    <w:rsid w:val="008678A2"/>
    <w:rsid w:val="00870477"/>
    <w:rsid w:val="00872BB9"/>
    <w:rsid w:val="00881C91"/>
    <w:rsid w:val="00894D4A"/>
    <w:rsid w:val="008A1713"/>
    <w:rsid w:val="008A29C0"/>
    <w:rsid w:val="008A3BA7"/>
    <w:rsid w:val="008A5C92"/>
    <w:rsid w:val="008A6507"/>
    <w:rsid w:val="008A7AC7"/>
    <w:rsid w:val="008B2472"/>
    <w:rsid w:val="008B2BAB"/>
    <w:rsid w:val="008B2BAF"/>
    <w:rsid w:val="008B3241"/>
    <w:rsid w:val="008D14FB"/>
    <w:rsid w:val="008D289A"/>
    <w:rsid w:val="008D540C"/>
    <w:rsid w:val="008E704C"/>
    <w:rsid w:val="008F335A"/>
    <w:rsid w:val="008F3A03"/>
    <w:rsid w:val="008F7950"/>
    <w:rsid w:val="0090734E"/>
    <w:rsid w:val="00914187"/>
    <w:rsid w:val="00916B59"/>
    <w:rsid w:val="009227A1"/>
    <w:rsid w:val="009262F1"/>
    <w:rsid w:val="009275E4"/>
    <w:rsid w:val="00930217"/>
    <w:rsid w:val="00932E6B"/>
    <w:rsid w:val="009358B9"/>
    <w:rsid w:val="0093619C"/>
    <w:rsid w:val="009375D6"/>
    <w:rsid w:val="009452AA"/>
    <w:rsid w:val="00950EFE"/>
    <w:rsid w:val="00951EB8"/>
    <w:rsid w:val="00952975"/>
    <w:rsid w:val="00954B44"/>
    <w:rsid w:val="009559FF"/>
    <w:rsid w:val="009572A9"/>
    <w:rsid w:val="00964440"/>
    <w:rsid w:val="00967952"/>
    <w:rsid w:val="00971608"/>
    <w:rsid w:val="00972AF2"/>
    <w:rsid w:val="009764A4"/>
    <w:rsid w:val="00980325"/>
    <w:rsid w:val="0098035B"/>
    <w:rsid w:val="00981E74"/>
    <w:rsid w:val="00982B0A"/>
    <w:rsid w:val="00995868"/>
    <w:rsid w:val="009977CD"/>
    <w:rsid w:val="009A4CC2"/>
    <w:rsid w:val="009B1E57"/>
    <w:rsid w:val="009B3614"/>
    <w:rsid w:val="009C0FEC"/>
    <w:rsid w:val="009C75BF"/>
    <w:rsid w:val="009D35EB"/>
    <w:rsid w:val="009D36CE"/>
    <w:rsid w:val="009D704C"/>
    <w:rsid w:val="009E791F"/>
    <w:rsid w:val="009F16B5"/>
    <w:rsid w:val="009F7BD0"/>
    <w:rsid w:val="00A047F1"/>
    <w:rsid w:val="00A14345"/>
    <w:rsid w:val="00A158D7"/>
    <w:rsid w:val="00A17574"/>
    <w:rsid w:val="00A2102A"/>
    <w:rsid w:val="00A24B4A"/>
    <w:rsid w:val="00A2647D"/>
    <w:rsid w:val="00A35565"/>
    <w:rsid w:val="00A3628A"/>
    <w:rsid w:val="00A37BB1"/>
    <w:rsid w:val="00A436D5"/>
    <w:rsid w:val="00A44835"/>
    <w:rsid w:val="00A459DA"/>
    <w:rsid w:val="00A46355"/>
    <w:rsid w:val="00A50363"/>
    <w:rsid w:val="00A5140A"/>
    <w:rsid w:val="00A5161C"/>
    <w:rsid w:val="00A624FE"/>
    <w:rsid w:val="00A70B15"/>
    <w:rsid w:val="00A712D2"/>
    <w:rsid w:val="00A735A4"/>
    <w:rsid w:val="00A74762"/>
    <w:rsid w:val="00A76BA5"/>
    <w:rsid w:val="00A80598"/>
    <w:rsid w:val="00A811A3"/>
    <w:rsid w:val="00A81AA1"/>
    <w:rsid w:val="00A91AAA"/>
    <w:rsid w:val="00A923D5"/>
    <w:rsid w:val="00A92C54"/>
    <w:rsid w:val="00A93705"/>
    <w:rsid w:val="00A94C0E"/>
    <w:rsid w:val="00AA0366"/>
    <w:rsid w:val="00AA1407"/>
    <w:rsid w:val="00AB72A0"/>
    <w:rsid w:val="00AB73C9"/>
    <w:rsid w:val="00AD2150"/>
    <w:rsid w:val="00AD6A41"/>
    <w:rsid w:val="00AF1057"/>
    <w:rsid w:val="00AF5C18"/>
    <w:rsid w:val="00B07BB1"/>
    <w:rsid w:val="00B11F4B"/>
    <w:rsid w:val="00B160FC"/>
    <w:rsid w:val="00B22A05"/>
    <w:rsid w:val="00B2363A"/>
    <w:rsid w:val="00B2415B"/>
    <w:rsid w:val="00B24F57"/>
    <w:rsid w:val="00B27F6E"/>
    <w:rsid w:val="00B338A4"/>
    <w:rsid w:val="00B5286A"/>
    <w:rsid w:val="00B538D9"/>
    <w:rsid w:val="00B57C8C"/>
    <w:rsid w:val="00B60585"/>
    <w:rsid w:val="00B66829"/>
    <w:rsid w:val="00B67E6D"/>
    <w:rsid w:val="00B74D7D"/>
    <w:rsid w:val="00B80AF0"/>
    <w:rsid w:val="00B936EE"/>
    <w:rsid w:val="00B947DD"/>
    <w:rsid w:val="00B95905"/>
    <w:rsid w:val="00BA5514"/>
    <w:rsid w:val="00BA653F"/>
    <w:rsid w:val="00BB2726"/>
    <w:rsid w:val="00BC08DD"/>
    <w:rsid w:val="00BC102E"/>
    <w:rsid w:val="00BD0C23"/>
    <w:rsid w:val="00BF00D3"/>
    <w:rsid w:val="00BF5892"/>
    <w:rsid w:val="00C024F6"/>
    <w:rsid w:val="00C03A39"/>
    <w:rsid w:val="00C07967"/>
    <w:rsid w:val="00C07EA6"/>
    <w:rsid w:val="00C13230"/>
    <w:rsid w:val="00C219A2"/>
    <w:rsid w:val="00C222B8"/>
    <w:rsid w:val="00C22DDD"/>
    <w:rsid w:val="00C25DD7"/>
    <w:rsid w:val="00C26194"/>
    <w:rsid w:val="00C3688F"/>
    <w:rsid w:val="00C40D8B"/>
    <w:rsid w:val="00C415A8"/>
    <w:rsid w:val="00C430B1"/>
    <w:rsid w:val="00C43B6C"/>
    <w:rsid w:val="00C503F6"/>
    <w:rsid w:val="00C54591"/>
    <w:rsid w:val="00C55A7A"/>
    <w:rsid w:val="00C6027D"/>
    <w:rsid w:val="00C617DF"/>
    <w:rsid w:val="00C63386"/>
    <w:rsid w:val="00C7357E"/>
    <w:rsid w:val="00C75B0C"/>
    <w:rsid w:val="00C76D50"/>
    <w:rsid w:val="00C77059"/>
    <w:rsid w:val="00C802D3"/>
    <w:rsid w:val="00C8086F"/>
    <w:rsid w:val="00C816CC"/>
    <w:rsid w:val="00C830D1"/>
    <w:rsid w:val="00C8363A"/>
    <w:rsid w:val="00C83A7E"/>
    <w:rsid w:val="00C83CFF"/>
    <w:rsid w:val="00C91793"/>
    <w:rsid w:val="00CA3CE1"/>
    <w:rsid w:val="00CA4D18"/>
    <w:rsid w:val="00CC33A1"/>
    <w:rsid w:val="00CC5348"/>
    <w:rsid w:val="00CD3FAA"/>
    <w:rsid w:val="00CE14BA"/>
    <w:rsid w:val="00CE1DFC"/>
    <w:rsid w:val="00CE683D"/>
    <w:rsid w:val="00CF0EDF"/>
    <w:rsid w:val="00CF1751"/>
    <w:rsid w:val="00CF1968"/>
    <w:rsid w:val="00CF46DD"/>
    <w:rsid w:val="00D019D2"/>
    <w:rsid w:val="00D1247B"/>
    <w:rsid w:val="00D1305E"/>
    <w:rsid w:val="00D13694"/>
    <w:rsid w:val="00D20BF4"/>
    <w:rsid w:val="00D26C7C"/>
    <w:rsid w:val="00D27F39"/>
    <w:rsid w:val="00D3655C"/>
    <w:rsid w:val="00D407D0"/>
    <w:rsid w:val="00D47BDF"/>
    <w:rsid w:val="00D50F5D"/>
    <w:rsid w:val="00D5434C"/>
    <w:rsid w:val="00D555AB"/>
    <w:rsid w:val="00D572DF"/>
    <w:rsid w:val="00D62943"/>
    <w:rsid w:val="00D63878"/>
    <w:rsid w:val="00D63C6D"/>
    <w:rsid w:val="00D654F4"/>
    <w:rsid w:val="00D71756"/>
    <w:rsid w:val="00D74507"/>
    <w:rsid w:val="00D77369"/>
    <w:rsid w:val="00D81AB0"/>
    <w:rsid w:val="00D86B46"/>
    <w:rsid w:val="00D956EA"/>
    <w:rsid w:val="00D97E99"/>
    <w:rsid w:val="00DA007A"/>
    <w:rsid w:val="00DA0248"/>
    <w:rsid w:val="00DA4753"/>
    <w:rsid w:val="00DB0BB7"/>
    <w:rsid w:val="00DB48D9"/>
    <w:rsid w:val="00DB4B46"/>
    <w:rsid w:val="00DB56C3"/>
    <w:rsid w:val="00DC013C"/>
    <w:rsid w:val="00DC6458"/>
    <w:rsid w:val="00DD00F7"/>
    <w:rsid w:val="00DD1D54"/>
    <w:rsid w:val="00DD78AA"/>
    <w:rsid w:val="00DE0A4C"/>
    <w:rsid w:val="00DE2886"/>
    <w:rsid w:val="00DE40BC"/>
    <w:rsid w:val="00DE49CE"/>
    <w:rsid w:val="00DF3047"/>
    <w:rsid w:val="00DF6185"/>
    <w:rsid w:val="00DF7D6E"/>
    <w:rsid w:val="00E010E0"/>
    <w:rsid w:val="00E162B2"/>
    <w:rsid w:val="00E203C9"/>
    <w:rsid w:val="00E20C97"/>
    <w:rsid w:val="00E30B7B"/>
    <w:rsid w:val="00E32B7C"/>
    <w:rsid w:val="00E33F8A"/>
    <w:rsid w:val="00E37643"/>
    <w:rsid w:val="00E43F8F"/>
    <w:rsid w:val="00E551E0"/>
    <w:rsid w:val="00E602A2"/>
    <w:rsid w:val="00E76661"/>
    <w:rsid w:val="00E76811"/>
    <w:rsid w:val="00E860D4"/>
    <w:rsid w:val="00E92F48"/>
    <w:rsid w:val="00E97FFE"/>
    <w:rsid w:val="00EA1936"/>
    <w:rsid w:val="00EA3B26"/>
    <w:rsid w:val="00EA6141"/>
    <w:rsid w:val="00EB0720"/>
    <w:rsid w:val="00EB0C36"/>
    <w:rsid w:val="00EC196B"/>
    <w:rsid w:val="00EC20E0"/>
    <w:rsid w:val="00EC36AC"/>
    <w:rsid w:val="00EC4163"/>
    <w:rsid w:val="00EC5F6C"/>
    <w:rsid w:val="00EC6FEF"/>
    <w:rsid w:val="00ED42A4"/>
    <w:rsid w:val="00ED4522"/>
    <w:rsid w:val="00EE0253"/>
    <w:rsid w:val="00EE4B1C"/>
    <w:rsid w:val="00EE4FFB"/>
    <w:rsid w:val="00EF2182"/>
    <w:rsid w:val="00EF21F0"/>
    <w:rsid w:val="00EF3C9B"/>
    <w:rsid w:val="00EF5AA7"/>
    <w:rsid w:val="00F01239"/>
    <w:rsid w:val="00F05CD3"/>
    <w:rsid w:val="00F11A53"/>
    <w:rsid w:val="00F14EBA"/>
    <w:rsid w:val="00F1603A"/>
    <w:rsid w:val="00F211BF"/>
    <w:rsid w:val="00F22283"/>
    <w:rsid w:val="00F260BC"/>
    <w:rsid w:val="00F32331"/>
    <w:rsid w:val="00F52F86"/>
    <w:rsid w:val="00F54200"/>
    <w:rsid w:val="00F61D89"/>
    <w:rsid w:val="00F66971"/>
    <w:rsid w:val="00F70FD2"/>
    <w:rsid w:val="00F74116"/>
    <w:rsid w:val="00F91796"/>
    <w:rsid w:val="00F92AF3"/>
    <w:rsid w:val="00F97D2E"/>
    <w:rsid w:val="00FA33F7"/>
    <w:rsid w:val="00FA56B7"/>
    <w:rsid w:val="00FC0630"/>
    <w:rsid w:val="00FC3085"/>
    <w:rsid w:val="00FC39DA"/>
    <w:rsid w:val="00FC6143"/>
    <w:rsid w:val="00FC7154"/>
    <w:rsid w:val="00FD1487"/>
    <w:rsid w:val="00FD2267"/>
    <w:rsid w:val="00FD5519"/>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chart" Target="charts/chart3.xml"/><Relationship Id="rId27" Type="http://schemas.openxmlformats.org/officeDocument/2006/relationships/image" Target="media/image12.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981</TotalTime>
  <Pages>90</Pages>
  <Words>29256</Words>
  <Characters>166764</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264</cp:revision>
  <cp:lastPrinted>2025-01-18T23:03:00Z</cp:lastPrinted>
  <dcterms:created xsi:type="dcterms:W3CDTF">2024-10-22T04:28:00Z</dcterms:created>
  <dcterms:modified xsi:type="dcterms:W3CDTF">2025-01-19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